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r w:rsidRPr="005F7DE3">
        <w:rPr>
          <w:rFonts w:cs="Times New Roman"/>
        </w:rPr>
        <w:t>A Novel Hybrid Modeling Method for Predicting Energy Use of Hydronic Radiant Slab Systems</w:t>
      </w:r>
    </w:p>
    <w:p w14:paraId="6782F33F" w14:textId="77777777" w:rsidR="00E55B12" w:rsidRPr="005F7DE3" w:rsidRDefault="00E55B12" w:rsidP="00E55B12">
      <w:pPr>
        <w:jc w:val="center"/>
        <w:rPr>
          <w:sz w:val="22"/>
          <w:szCs w:val="22"/>
        </w:rPr>
      </w:pPr>
    </w:p>
    <w:p w14:paraId="25BAAB81" w14:textId="77777777" w:rsidR="00E55B12" w:rsidRPr="005F7DE3" w:rsidRDefault="00E55B12" w:rsidP="00E55B12">
      <w:pPr>
        <w:jc w:val="center"/>
        <w:rPr>
          <w:sz w:val="22"/>
          <w:szCs w:val="22"/>
        </w:rPr>
      </w:pPr>
      <w:r w:rsidRPr="005F7DE3">
        <w:rPr>
          <w:sz w:val="22"/>
          <w:szCs w:val="22"/>
        </w:rPr>
        <w:t>First AUTHOR</w:t>
      </w:r>
      <w:r w:rsidRPr="005F7DE3">
        <w:rPr>
          <w:sz w:val="22"/>
          <w:szCs w:val="22"/>
          <w:vertAlign w:val="superscript"/>
        </w:rPr>
        <w:t>1</w:t>
      </w:r>
      <w:r w:rsidR="003A2DB4" w:rsidRPr="005F7DE3">
        <w:rPr>
          <w:sz w:val="22"/>
          <w:szCs w:val="22"/>
        </w:rPr>
        <w:t>*,</w:t>
      </w:r>
      <w:r w:rsidRPr="005F7DE3">
        <w:rPr>
          <w:sz w:val="22"/>
          <w:szCs w:val="22"/>
        </w:rPr>
        <w:t xml:space="preserve"> Second AUTHOR</w:t>
      </w:r>
      <w:r w:rsidRPr="005F7DE3">
        <w:rPr>
          <w:sz w:val="22"/>
          <w:szCs w:val="22"/>
          <w:vertAlign w:val="superscript"/>
        </w:rPr>
        <w:t>2</w:t>
      </w:r>
    </w:p>
    <w:p w14:paraId="055231C2" w14:textId="77777777" w:rsidR="00E55B12" w:rsidRPr="005F7DE3" w:rsidRDefault="00E55B12" w:rsidP="00E55B12">
      <w:pPr>
        <w:jc w:val="center"/>
        <w:rPr>
          <w:sz w:val="22"/>
          <w:szCs w:val="22"/>
        </w:rPr>
      </w:pPr>
    </w:p>
    <w:p w14:paraId="3D4B944D" w14:textId="77777777" w:rsidR="00E55B12" w:rsidRPr="005F7DE3" w:rsidRDefault="00E55B12" w:rsidP="00E55B12">
      <w:pPr>
        <w:jc w:val="center"/>
        <w:rPr>
          <w:sz w:val="22"/>
          <w:szCs w:val="22"/>
        </w:rPr>
      </w:pPr>
      <w:r w:rsidRPr="005F7DE3">
        <w:rPr>
          <w:sz w:val="22"/>
          <w:szCs w:val="22"/>
          <w:vertAlign w:val="superscript"/>
        </w:rPr>
        <w:t>1</w:t>
      </w:r>
      <w:r w:rsidRPr="005F7DE3">
        <w:rPr>
          <w:sz w:val="22"/>
          <w:szCs w:val="22"/>
        </w:rPr>
        <w:t>Organization, Department or Equivalent,</w:t>
      </w:r>
    </w:p>
    <w:p w14:paraId="178529FD" w14:textId="77777777" w:rsidR="00E55B12" w:rsidRPr="005F7DE3" w:rsidRDefault="00E55B12" w:rsidP="00E55B12">
      <w:pPr>
        <w:jc w:val="center"/>
        <w:rPr>
          <w:sz w:val="22"/>
          <w:szCs w:val="22"/>
        </w:rPr>
      </w:pPr>
      <w:r w:rsidRPr="005F7DE3">
        <w:rPr>
          <w:sz w:val="22"/>
          <w:szCs w:val="22"/>
        </w:rPr>
        <w:t>City, State, Country</w:t>
      </w:r>
    </w:p>
    <w:p w14:paraId="6AA8847B" w14:textId="77777777" w:rsidR="00E55B12" w:rsidRPr="005F7DE3" w:rsidRDefault="00E55B12" w:rsidP="00E55B12">
      <w:pPr>
        <w:jc w:val="center"/>
        <w:rPr>
          <w:sz w:val="22"/>
          <w:szCs w:val="22"/>
        </w:rPr>
      </w:pPr>
      <w:r w:rsidRPr="005F7DE3">
        <w:rPr>
          <w:sz w:val="22"/>
          <w:szCs w:val="22"/>
        </w:rPr>
        <w:t>Contact Information (Phone, Fax, E-mail)</w:t>
      </w:r>
    </w:p>
    <w:p w14:paraId="5DEF5E04" w14:textId="77777777" w:rsidR="00E55B12" w:rsidRPr="005F7DE3" w:rsidRDefault="00E55B12" w:rsidP="00E55B12">
      <w:pPr>
        <w:jc w:val="center"/>
        <w:rPr>
          <w:sz w:val="22"/>
          <w:szCs w:val="22"/>
        </w:rPr>
      </w:pPr>
    </w:p>
    <w:p w14:paraId="42F6988B" w14:textId="77777777" w:rsidR="00E55B12" w:rsidRPr="005F7DE3" w:rsidRDefault="00E55B12" w:rsidP="00E55B12">
      <w:pPr>
        <w:jc w:val="center"/>
        <w:rPr>
          <w:sz w:val="22"/>
          <w:szCs w:val="22"/>
        </w:rPr>
      </w:pPr>
      <w:r w:rsidRPr="005F7DE3">
        <w:rPr>
          <w:sz w:val="22"/>
          <w:szCs w:val="22"/>
          <w:vertAlign w:val="superscript"/>
        </w:rPr>
        <w:t>2</w:t>
      </w:r>
      <w:r w:rsidRPr="005F7DE3">
        <w:rPr>
          <w:sz w:val="22"/>
          <w:szCs w:val="22"/>
        </w:rPr>
        <w:t>Organization, Department or Equivalent,</w:t>
      </w:r>
    </w:p>
    <w:p w14:paraId="0946E537" w14:textId="77777777" w:rsidR="00E55B12" w:rsidRPr="005F7DE3" w:rsidRDefault="00E55B12" w:rsidP="00E55B12">
      <w:pPr>
        <w:jc w:val="center"/>
        <w:rPr>
          <w:sz w:val="22"/>
          <w:szCs w:val="22"/>
        </w:rPr>
      </w:pPr>
      <w:r w:rsidRPr="005F7DE3">
        <w:rPr>
          <w:sz w:val="22"/>
          <w:szCs w:val="22"/>
        </w:rPr>
        <w:t>City, State, Country</w:t>
      </w:r>
    </w:p>
    <w:p w14:paraId="7FD424DA" w14:textId="77777777" w:rsidR="00E55B12" w:rsidRPr="005F7DE3" w:rsidRDefault="00E55B12" w:rsidP="00E55B12">
      <w:pPr>
        <w:jc w:val="center"/>
        <w:rPr>
          <w:sz w:val="22"/>
          <w:szCs w:val="22"/>
        </w:rPr>
      </w:pPr>
      <w:r w:rsidRPr="005F7DE3">
        <w:rPr>
          <w:sz w:val="22"/>
          <w:szCs w:val="22"/>
        </w:rPr>
        <w:t>Contact Information (Phone, Fax, E-mail)</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E74461F"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w:t>
      </w:r>
      <w:proofErr w:type="spellStart"/>
      <w:r w:rsidRPr="005F7DE3">
        <w:t>e.g</w:t>
      </w:r>
      <w:proofErr w:type="spellEnd"/>
      <w:r w:rsidRPr="005F7DE3">
        <w:t>, finite difference) and reduced-order (</w:t>
      </w:r>
      <w:proofErr w:type="spellStart"/>
      <w:r w:rsidRPr="005F7DE3">
        <w:t>e.g</w:t>
      </w:r>
      <w:proofErr w:type="spellEnd"/>
      <w:r w:rsidRPr="005F7DE3">
        <w:t>, thermal resistor-capacitor (RC) network) models. Creating and calibrating detailed first-</w:t>
      </w:r>
      <w:proofErr w:type="gramStart"/>
      <w:r w:rsidRPr="005F7DE3">
        <w:t>principle</w:t>
      </w:r>
      <w:proofErr w:type="gramEnd"/>
      <w:r w:rsidRPr="005F7DE3">
        <w:t xml:space="preserve"> models, as well as </w:t>
      </w:r>
      <w:r w:rsidR="0068314E" w:rsidRPr="005F7DE3">
        <w:t xml:space="preserve">detailed </w:t>
      </w:r>
      <w:r w:rsidRPr="005F7DE3">
        <w:t>RC network models for predicting the performance of radiant slabs require</w:t>
      </w:r>
      <w:del w:id="0" w:author="LipingWang" w:date="2022-04-12T14:48:00Z">
        <w:r w:rsidRPr="005F7DE3" w:rsidDel="00C4330D">
          <w:delText>s</w:delText>
        </w:r>
      </w:del>
      <w:r w:rsidRPr="005F7DE3">
        <w:t xml:space="preserve"> substantial </w:t>
      </w:r>
      <w:del w:id="1" w:author="LipingWang" w:date="2022-04-12T14:48:00Z">
        <w:r w:rsidRPr="005F7DE3" w:rsidDel="00C4330D">
          <w:delText xml:space="preserve">modeling </w:delText>
        </w:r>
      </w:del>
      <w:r w:rsidRPr="005F7DE3">
        <w:t>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82FD9BA" w:rsidR="004C3895" w:rsidRPr="005F7DE3" w:rsidRDefault="005933D5" w:rsidP="00C4330D">
      <w:pPr>
        <w:pStyle w:val="BodyText2"/>
        <w:tabs>
          <w:tab w:val="clear" w:pos="4962"/>
        </w:tabs>
        <w:ind w:firstLine="720"/>
      </w:pPr>
      <w:r w:rsidRPr="005F7DE3">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 of the radiant slab system to the GGMR model as one of the inputs</w:t>
      </w:r>
      <w:r w:rsidR="0068314E" w:rsidRPr="005F7DE3">
        <w:t xml:space="preserve"> in real time</w:t>
      </w:r>
      <w:r w:rsidRPr="005F7DE3">
        <w:t>. The t</w:t>
      </w:r>
      <w:r w:rsidR="00C75947" w:rsidRPr="005F7DE3">
        <w:t>hree modeling approaches</w:t>
      </w:r>
      <w:r w:rsidR="0068314E" w:rsidRPr="005F7DE3">
        <w:t xml:space="preserve">: 1) an RC network model; 2) a GGMR </w:t>
      </w:r>
      <w:del w:id="2" w:author="LipingWang" w:date="2022-04-12T14:49:00Z">
        <w:r w:rsidR="0068314E" w:rsidRPr="005F7DE3" w:rsidDel="00C4330D">
          <w:delText>method</w:delText>
        </w:r>
      </w:del>
      <w:ins w:id="3" w:author="LipingWang" w:date="2022-04-12T14:49:00Z">
        <w:r w:rsidR="00C4330D">
          <w:t>model</w:t>
        </w:r>
      </w:ins>
      <w:r w:rsidR="0068314E" w:rsidRPr="005F7DE3">
        <w:t xml:space="preserve">; and 3) the proposed hybrid </w:t>
      </w:r>
      <w:del w:id="4" w:author="LipingWang" w:date="2022-04-12T14:49:00Z">
        <w:r w:rsidR="0068314E" w:rsidRPr="005F7DE3" w:rsidDel="00C4330D">
          <w:delText>approach</w:delText>
        </w:r>
        <w:r w:rsidR="00C75947" w:rsidRPr="005F7DE3" w:rsidDel="00C4330D">
          <w:delText xml:space="preserve"> </w:delText>
        </w:r>
      </w:del>
      <w:ins w:id="5" w:author="LipingWang" w:date="2022-04-12T14:49:00Z">
        <w:r w:rsidR="00C4330D">
          <w:t>modeling between RC and GGMR. T</w:t>
        </w:r>
      </w:ins>
      <w:ins w:id="6" w:author="LipingWang" w:date="2022-04-12T14:50:00Z">
        <w:r w:rsidR="00C4330D">
          <w:t>he three modeling methods</w:t>
        </w:r>
      </w:ins>
      <w:ins w:id="7" w:author="LipingWang" w:date="2022-04-12T14:49:00Z">
        <w:r w:rsidR="00C4330D" w:rsidRPr="005F7DE3">
          <w:t xml:space="preserve"> </w:t>
        </w:r>
      </w:ins>
      <w:r w:rsidR="00C75947" w:rsidRPr="005F7DE3">
        <w:t xml:space="preserve">have been </w:t>
      </w:r>
      <w:del w:id="8" w:author="LipingWang" w:date="2022-04-12T14:50:00Z">
        <w:r w:rsidR="00C75947" w:rsidRPr="005F7DE3" w:rsidDel="00734491">
          <w:delText>compared with a case study</w:delText>
        </w:r>
      </w:del>
      <w:ins w:id="9" w:author="LipingWang" w:date="2022-04-12T14:50:00Z">
        <w:r w:rsidR="00734491">
          <w:t xml:space="preserve"> compared</w:t>
        </w:r>
      </w:ins>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ins w:id="10" w:author="LipingWang" w:date="2022-04-12T14:51:00Z">
        <w:r w:rsidR="00734491">
          <w:t xml:space="preserve">using measurement data </w:t>
        </w:r>
      </w:ins>
      <w:r w:rsidR="00C75947" w:rsidRPr="005F7DE3">
        <w:t>from January 15th to March 7th, 2022</w:t>
      </w:r>
      <w:r w:rsidR="0068314E" w:rsidRPr="005F7DE3">
        <w:t>.</w:t>
      </w:r>
      <w:r w:rsidR="006571AE" w:rsidRPr="005F7DE3">
        <w:t xml:space="preserve"> The first two weeks of data were used for training, while the remaining data was used as a testing data</w:t>
      </w:r>
      <w:del w:id="11" w:author="LipingWang" w:date="2022-04-12T14:51:00Z">
        <w:r w:rsidR="006571AE" w:rsidRPr="005F7DE3" w:rsidDel="00734491">
          <w:delText xml:space="preserve"> set</w:delText>
        </w:r>
      </w:del>
      <w:r w:rsidR="006571AE" w:rsidRPr="005F7DE3">
        <w:t xml:space="preserve"> in all three modeling </w:t>
      </w:r>
      <w:r w:rsidR="00F1423C" w:rsidRPr="005F7DE3">
        <w:t>methods</w:t>
      </w:r>
      <w:r w:rsidR="006571AE" w:rsidRPr="005F7DE3">
        <w:t xml:space="preserve">. </w:t>
      </w:r>
      <w:r w:rsidR="00BD08A8" w:rsidRPr="005F7DE3">
        <w:rPr>
          <w:lang w:eastAsia="zh-CN"/>
        </w:rPr>
        <w:t xml:space="preserve">The RC model </w:t>
      </w:r>
      <w:r w:rsidR="003D3D7C" w:rsidRPr="005F7DE3">
        <w:rPr>
          <w:lang w:eastAsia="zh-CN"/>
        </w:rPr>
        <w:t>had</w:t>
      </w:r>
      <w:r w:rsidR="00BD08A8" w:rsidRPr="005F7DE3">
        <w:rPr>
          <w:lang w:eastAsia="zh-CN"/>
        </w:rPr>
        <w:t xml:space="preserve"> a normalized root mean square error of 13.56 percent, a coefficient of variation of root </w:t>
      </w:r>
      <w:proofErr w:type="gramStart"/>
      <w:r w:rsidR="00BD08A8" w:rsidRPr="005F7DE3">
        <w:rPr>
          <w:lang w:eastAsia="zh-CN"/>
        </w:rPr>
        <w:t>mean</w:t>
      </w:r>
      <w:proofErr w:type="gramEnd"/>
      <w:r w:rsidR="00BD08A8" w:rsidRPr="005F7DE3">
        <w:rPr>
          <w:lang w:eastAsia="zh-CN"/>
        </w:rPr>
        <w:t xml:space="preserve"> square error of 15.59 percent, a mean absolute error (MAE) of 5.76 kilowatts (kW), and a mean absolute percentage error (MAPE) of 108.53 percent. The NRMSE of the GGMR model </w:t>
      </w:r>
      <w:r w:rsidR="003D3D7C" w:rsidRPr="005F7DE3">
        <w:rPr>
          <w:lang w:eastAsia="zh-CN"/>
        </w:rPr>
        <w:t>was</w:t>
      </w:r>
      <w:r w:rsidR="00BD08A8" w:rsidRPr="005F7DE3">
        <w:rPr>
          <w:lang w:eastAsia="zh-CN"/>
        </w:rPr>
        <w:t xml:space="preserve"> 20.75 percent, the CVRMSE </w:t>
      </w:r>
      <w:r w:rsidR="003D3D7C" w:rsidRPr="005F7DE3">
        <w:rPr>
          <w:lang w:eastAsia="zh-CN"/>
        </w:rPr>
        <w:t>was</w:t>
      </w:r>
      <w:r w:rsidR="00BD08A8" w:rsidRPr="005F7DE3">
        <w:rPr>
          <w:lang w:eastAsia="zh-CN"/>
        </w:rPr>
        <w:t xml:space="preserve"> 22.56 percent, the MAE </w:t>
      </w:r>
      <w:r w:rsidR="003D3D7C" w:rsidRPr="005F7DE3">
        <w:rPr>
          <w:lang w:eastAsia="zh-CN"/>
        </w:rPr>
        <w:t>was</w:t>
      </w:r>
      <w:r w:rsidR="00BD08A8" w:rsidRPr="005F7DE3">
        <w:rPr>
          <w:lang w:eastAsia="zh-CN"/>
        </w:rPr>
        <w:t xml:space="preserve"> 7.61 kW, and the MAPE </w:t>
      </w:r>
      <w:r w:rsidR="003D3D7C" w:rsidRPr="005F7DE3">
        <w:rPr>
          <w:lang w:eastAsia="zh-CN"/>
        </w:rPr>
        <w:t>was</w:t>
      </w:r>
      <w:r w:rsidR="00BD08A8" w:rsidRPr="005F7DE3">
        <w:rPr>
          <w:lang w:eastAsia="zh-CN"/>
        </w:rPr>
        <w:t xml:space="preserve"> 27.74 percent. The hybrid approach </w:t>
      </w:r>
      <w:r w:rsidR="003D3D7C" w:rsidRPr="005F7DE3">
        <w:rPr>
          <w:lang w:eastAsia="zh-CN"/>
        </w:rPr>
        <w:t>had</w:t>
      </w:r>
      <w:r w:rsidR="00BD08A8" w:rsidRPr="005F7DE3">
        <w:rPr>
          <w:lang w:eastAsia="zh-CN"/>
        </w:rPr>
        <w:t xml:space="preserve"> an NRMSE of 8.77 percent (4.79 percent less than RC and 11.98 percent less than GGMR), a CVRMSE of 9.95 percent (5.64 percent less than RC and 12.6 percent less than GGMR), an MAE of 3.62 kW (2.14 kW less than RC and 3.99 kW less than GGMR), and a MAPE of 19.31 percent (89.22 percent lower from RC, 8.43 percent lower from 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outperform</w:t>
      </w:r>
      <w:r w:rsidR="003D3D7C" w:rsidRPr="005F7DE3">
        <w:t>ed</w:t>
      </w:r>
      <w:r w:rsidR="00E64BAA" w:rsidRPr="005F7DE3">
        <w:t xml:space="preserve"> </w:t>
      </w:r>
      <w:del w:id="12" w:author="LipingWang" w:date="2022-04-12T14:52:00Z">
        <w:r w:rsidR="00E64BAA" w:rsidRPr="005F7DE3" w:rsidDel="00734491">
          <w:delText xml:space="preserve">the </w:delText>
        </w:r>
      </w:del>
      <w:ins w:id="13" w:author="LipingWang" w:date="2022-04-12T14:52:00Z">
        <w:r w:rsidR="00734491">
          <w:t xml:space="preserve">both </w:t>
        </w:r>
      </w:ins>
      <w:r w:rsidR="00436FD4" w:rsidRPr="005F7DE3">
        <w:t>RC model and GGMR model</w:t>
      </w:r>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B63DF97" w:rsidR="00CD5554" w:rsidRPr="005F7DE3" w:rsidRDefault="00962C91" w:rsidP="00AF77D1">
      <w:pPr>
        <w:rPr>
          <w:bCs/>
        </w:rPr>
      </w:pPr>
      <w:r w:rsidRPr="00C4330D">
        <w:rPr>
          <w:bCs/>
        </w:rPr>
        <w:t xml:space="preserve">Recently, hydronic radiant slab systems (HRSS) demonstrated significant benefits for thermal management of conditioned spaces, including increased thermal comfort and </w:t>
      </w:r>
      <w:r w:rsidR="00344707" w:rsidRPr="005F7DE3">
        <w:rPr>
          <w:bCs/>
        </w:rPr>
        <w:t>energy</w:t>
      </w:r>
      <w:r w:rsidRPr="00C4330D">
        <w:rPr>
          <w:bCs/>
        </w:rPr>
        <w:t xml:space="preserve"> savings. Apart from these benefits, the large thermal storage capacity of HRSS has a few disadvantages. One disadvantage of the large thermal time constant is that it causes cooling output to be delayed when supply water </w:t>
      </w:r>
      <w:r w:rsidR="00493FF4" w:rsidRPr="005F7DE3">
        <w:rPr>
          <w:bCs/>
        </w:rPr>
        <w:t>flow rates and temperature were</w:t>
      </w:r>
      <w:r w:rsidRPr="00C4330D">
        <w:rPr>
          <w:bCs/>
        </w:rPr>
        <w:t xml:space="preserve"> 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Moreover, Hydronic Radiant Slab Systems frequently experienc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 xml:space="preserve">(Koschenz and </w:t>
      </w:r>
      <w:r w:rsidR="00A076C2" w:rsidRPr="00A076C2">
        <w:lastRenderedPageBreak/>
        <w:t>Dorer 1999)</w:t>
      </w:r>
      <w:r w:rsidR="00015864" w:rsidRPr="005F7DE3">
        <w:rPr>
          <w:bCs/>
        </w:rPr>
        <w:fldChar w:fldCharType="end"/>
      </w:r>
      <w:r w:rsidRPr="00C4330D">
        <w:rPr>
          <w:bCs/>
        </w:rPr>
        <w:t xml:space="preserve">. As a result, conventional HRSS control frequently encounters overcooling or overheating issues. To address these issues, HRSS requires Model Predictive Control (MPC) with accurate load prediction, as stated in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Joe and Karava 2019)</w:t>
      </w:r>
      <w:r w:rsidR="00015864" w:rsidRPr="005F7DE3">
        <w:rPr>
          <w:bCs/>
        </w:rPr>
        <w:fldChar w:fldCharType="end"/>
      </w:r>
      <w:r w:rsidRPr="00C4330D">
        <w:rPr>
          <w:bCs/>
        </w:rPr>
        <w:t xml:space="preserve">. In general, energy models for buildings fall into </w:t>
      </w:r>
      <w:r w:rsidR="00E60801" w:rsidRPr="005F7DE3">
        <w:rPr>
          <w:bCs/>
        </w:rPr>
        <w:t>three</w:t>
      </w:r>
      <w:r w:rsidRPr="00C4330D">
        <w:rPr>
          <w:bCs/>
        </w:rPr>
        <w:t xml:space="preserve"> categories: </w:t>
      </w:r>
      <w:r w:rsidR="00E60801" w:rsidRPr="005F7DE3">
        <w:rPr>
          <w:bCs/>
        </w:rPr>
        <w:t xml:space="preserve">first principle based models, </w:t>
      </w:r>
      <w:ins w:id="14" w:author="LipingWang" w:date="2022-04-12T14:54:00Z">
        <w:r w:rsidR="00514999" w:rsidRPr="005F7DE3">
          <w:t>thermal resistor-capacitor (RC) network</w:t>
        </w:r>
        <w:r w:rsidR="00514999">
          <w:t xml:space="preserve"> models</w:t>
        </w:r>
      </w:ins>
      <w:del w:id="15" w:author="LipingWang" w:date="2022-04-12T14:54:00Z">
        <w:r w:rsidR="00E60801" w:rsidRPr="005F7DE3" w:rsidDel="00514999">
          <w:rPr>
            <w:bCs/>
          </w:rPr>
          <w:delText>reduced-order models</w:delText>
        </w:r>
      </w:del>
      <w:r w:rsidR="00E60801" w:rsidRPr="005F7DE3">
        <w:rPr>
          <w:bCs/>
        </w:rPr>
        <w:t xml:space="preserve">, and </w:t>
      </w:r>
      <w:del w:id="16" w:author="LipingWang" w:date="2022-04-12T14:54:00Z">
        <w:r w:rsidR="00E60801" w:rsidRPr="005F7DE3" w:rsidDel="00514999">
          <w:rPr>
            <w:bCs/>
          </w:rPr>
          <w:delText xml:space="preserve">purely </w:delText>
        </w:r>
      </w:del>
      <w:r w:rsidR="00E60801" w:rsidRPr="005F7DE3">
        <w:rPr>
          <w:bCs/>
        </w:rPr>
        <w:t>data-driven models</w:t>
      </w:r>
      <w:r w:rsidRPr="00C4330D">
        <w:rPr>
          <w:bCs/>
        </w:rPr>
        <w:t xml:space="preserve">, as summarized in ASHRAE's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Dong et al.</w:t>
      </w:r>
      <w:r w:rsidR="000350D2" w:rsidRPr="005F7DE3">
        <w:rPr>
          <w:bCs/>
        </w:rPr>
        <w:t xml:space="preserve">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sections will </w:t>
      </w:r>
      <w:r w:rsidR="00C41F2D" w:rsidRPr="005F7DE3">
        <w:rPr>
          <w:bCs/>
        </w:rPr>
        <w:t>review those</w:t>
      </w:r>
      <w:r w:rsidRPr="00C4330D">
        <w:rPr>
          <w:bCs/>
        </w:rPr>
        <w:t xml:space="preserve"> models</w:t>
      </w:r>
      <w:r w:rsidR="00C41F2D" w:rsidRPr="005F7DE3">
        <w:rPr>
          <w:bCs/>
        </w:rPr>
        <w:t xml:space="preserve"> in detail</w:t>
      </w:r>
      <w:r w:rsidRPr="00C4330D">
        <w:rPr>
          <w:bCs/>
        </w:rPr>
        <w:t>, followed by a discussion of the current research gap and objective.</w:t>
      </w:r>
    </w:p>
    <w:p w14:paraId="3A865D6D" w14:textId="77777777" w:rsidR="00962C91" w:rsidRPr="00C4330D" w:rsidRDefault="00962C91" w:rsidP="00C4330D">
      <w:pPr>
        <w:rPr>
          <w:b/>
          <w:bCs/>
        </w:rPr>
      </w:pPr>
    </w:p>
    <w:p w14:paraId="7389F5F6" w14:textId="769622FE" w:rsidR="007E27E4" w:rsidRPr="005F7DE3" w:rsidRDefault="007E27E4">
      <w:pPr>
        <w:pStyle w:val="Heading2"/>
      </w:pPr>
      <w:r w:rsidRPr="005F7DE3">
        <w:t xml:space="preserve">1.1 </w:t>
      </w:r>
      <w:r w:rsidR="00AF77D1" w:rsidRPr="005F7DE3">
        <w:t>First principle-b</w:t>
      </w:r>
      <w:r w:rsidRPr="005F7DE3">
        <w:t xml:space="preserve">ased </w:t>
      </w:r>
      <w:r w:rsidR="00AF77D1" w:rsidRPr="005F7DE3">
        <w:t>m</w:t>
      </w:r>
      <w:r w:rsidRPr="005F7DE3">
        <w:t>odel</w:t>
      </w:r>
      <w:r w:rsidR="00AF77D1" w:rsidRPr="005F7DE3">
        <w:t>s</w:t>
      </w:r>
    </w:p>
    <w:p w14:paraId="22F79C61" w14:textId="007D651D" w:rsidR="004B2BF8" w:rsidRPr="005F7DE3" w:rsidRDefault="00E60801" w:rsidP="00C4330D">
      <w:pPr>
        <w:jc w:val="both"/>
      </w:pPr>
      <w:r w:rsidRPr="005F7DE3">
        <w:t xml:space="preserve">The first principle-based models </w:t>
      </w:r>
      <w:ins w:id="17" w:author="LipingWang" w:date="2022-04-12T18:44:00Z">
        <w:r w:rsidR="00A976AA">
          <w:t>refers to the models using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ins>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ins w:id="18" w:author="LipingWang" w:date="2022-04-12T18:44:00Z">
        <w:r w:rsidR="00A976AA" w:rsidRPr="005F7DE3">
          <w:fldChar w:fldCharType="separate"/>
        </w:r>
      </w:ins>
      <w:r w:rsidR="00A076C2" w:rsidRPr="00A076C2">
        <w:t>(Zhang et al. 2013)</w:t>
      </w:r>
      <w:ins w:id="19" w:author="LipingWang" w:date="2022-04-12T18:44:00Z">
        <w:r w:rsidR="00A976AA" w:rsidRPr="005F7DE3">
          <w:fldChar w:fldCharType="end"/>
        </w:r>
        <w:r w:rsidR="00A976AA">
          <w:t xml:space="preserve"> or building energy simulation software such as </w:t>
        </w:r>
      </w:ins>
      <w:proofErr w:type="spellStart"/>
      <w:ins w:id="20" w:author="LipingWang" w:date="2022-04-12T18:45:00Z">
        <w:r w:rsidR="00A976AA">
          <w:t>EnergyPlus</w:t>
        </w:r>
        <w:proofErr w:type="spellEnd"/>
        <w:r w:rsidR="00A976AA" w:rsidRPr="005F7DE3">
          <w:fldChar w:fldCharType="begin"/>
        </w:r>
      </w:ins>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ins w:id="21" w:author="LipingWang" w:date="2022-04-12T18:45:00Z">
        <w:r w:rsidR="00A976AA" w:rsidRPr="005F7DE3">
          <w:fldChar w:fldCharType="separate"/>
        </w:r>
      </w:ins>
      <w:r w:rsidR="00A076C2" w:rsidRPr="00A076C2">
        <w:t>(Crawley et al. 2001)</w:t>
      </w:r>
      <w:ins w:id="22" w:author="LipingWang" w:date="2022-04-12T18:45:00Z">
        <w:r w:rsidR="00A976AA" w:rsidRPr="005F7DE3">
          <w:fldChar w:fldCharType="end"/>
        </w:r>
        <w:r w:rsidR="00A976AA">
          <w:t xml:space="preserve">, </w:t>
        </w:r>
      </w:ins>
      <w:ins w:id="23" w:author="LipingWang" w:date="2022-04-12T18:54:00Z">
        <w:r w:rsidR="008906E6">
          <w:t xml:space="preserve">and </w:t>
        </w:r>
      </w:ins>
      <w:ins w:id="24" w:author="LipingWang" w:date="2022-04-12T18:45:00Z">
        <w:r w:rsidR="00A976AA">
          <w:t>ESP-r</w:t>
        </w:r>
      </w:ins>
      <w:ins w:id="25" w:author="Lichen Wu" w:date="2022-04-13T00:35:00Z">
        <w:r w:rsidR="00992D3F">
          <w:t xml:space="preserve"> </w:t>
        </w:r>
      </w:ins>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ins w:id="26" w:author="LipingWang" w:date="2022-04-12T18:45:00Z">
        <w:del w:id="27" w:author="Lichen Wu" w:date="2022-04-13T00:35:00Z">
          <w:r w:rsidR="00A976AA" w:rsidDel="00992D3F">
            <w:delText xml:space="preserve"> </w:delText>
          </w:r>
        </w:del>
      </w:ins>
      <w:ins w:id="28" w:author="LipingWang" w:date="2022-04-12T18:54:00Z">
        <w:r w:rsidR="008906E6">
          <w:t>.</w:t>
        </w:r>
      </w:ins>
      <w:ins w:id="29" w:author="LipingWang" w:date="2022-04-12T18:55:00Z">
        <w:r w:rsidR="008906E6" w:rsidRPr="005F7DE3" w:rsidDel="008906E6">
          <w:t xml:space="preserve"> </w:t>
        </w:r>
      </w:ins>
      <w:del w:id="30" w:author="LipingWang" w:date="2022-04-12T18:55:00Z">
        <w:r w:rsidRPr="005F7DE3" w:rsidDel="008906E6">
          <w:delText xml:space="preserve">are </w:delText>
        </w:r>
        <w:r w:rsidR="00B82569" w:rsidRPr="005F7DE3" w:rsidDel="008906E6">
          <w:delText>calculated</w:delText>
        </w:r>
        <w:r w:rsidRPr="005F7DE3" w:rsidDel="008906E6">
          <w:delText xml:space="preserve"> from Navier-</w:delText>
        </w:r>
        <w:r w:rsidR="00CE066C" w:rsidRPr="005F7DE3" w:rsidDel="008906E6">
          <w:delText>S</w:delText>
        </w:r>
        <w:r w:rsidRPr="005F7DE3" w:rsidDel="008906E6">
          <w:delText xml:space="preserve">tokes </w:delText>
        </w:r>
        <w:r w:rsidR="00CE066C" w:rsidRPr="005F7DE3" w:rsidDel="008906E6">
          <w:delText xml:space="preserve">set of </w:delText>
        </w:r>
        <w:r w:rsidRPr="005F7DE3" w:rsidDel="008906E6">
          <w:delText>equations and turbulence models, such as</w:delText>
        </w:r>
      </w:del>
      <w:del w:id="31" w:author="LipingWang" w:date="2022-04-12T18:44:00Z">
        <w:r w:rsidR="00CE066C" w:rsidRPr="005F7DE3" w:rsidDel="00A976AA">
          <w:delText xml:space="preserve"> Computational Fluid Dynamics (</w:delText>
        </w:r>
        <w:r w:rsidRPr="005F7DE3" w:rsidDel="00A976AA">
          <w:delText>CFD</w:delText>
        </w:r>
        <w:r w:rsidR="00CE066C" w:rsidRPr="005F7DE3" w:rsidDel="00A976AA">
          <w:delText>)</w:delText>
        </w:r>
        <w:r w:rsidR="00492785" w:rsidRPr="005F7DE3" w:rsidDel="00A976AA">
          <w:delText xml:space="preserve"> </w:delText>
        </w:r>
        <w:r w:rsidR="00492785" w:rsidRPr="005F7DE3" w:rsidDel="00A976AA">
          <w:fldChar w:fldCharType="begin"/>
        </w:r>
        <w:r w:rsidR="00492785" w:rsidRPr="005F7DE3" w:rsidDel="00A976AA">
          <w:del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492785" w:rsidRPr="005F7DE3" w:rsidDel="00A976AA">
          <w:fldChar w:fldCharType="separate"/>
        </w:r>
        <w:r w:rsidR="00492785" w:rsidRPr="005F7DE3" w:rsidDel="00A976AA">
          <w:delText>(Zhang et al., 2013)</w:delText>
        </w:r>
        <w:r w:rsidR="00492785" w:rsidRPr="005F7DE3" w:rsidDel="00A976AA">
          <w:fldChar w:fldCharType="end"/>
        </w:r>
      </w:del>
      <w:del w:id="32" w:author="LipingWang" w:date="2022-04-12T18:55:00Z">
        <w:r w:rsidRPr="005F7DE3" w:rsidDel="008906E6">
          <w:delText xml:space="preserve">. </w:delText>
        </w:r>
        <w:r w:rsidR="00C41BEC" w:rsidRPr="005F7DE3" w:rsidDel="008906E6">
          <w:delText xml:space="preserve">However, CFD will become unstable </w:delText>
        </w:r>
        <w:r w:rsidR="00CE33C2" w:rsidRPr="005F7DE3" w:rsidDel="008906E6">
          <w:delText>for conjugat</w:delText>
        </w:r>
        <w:r w:rsidR="00B82569" w:rsidRPr="005F7DE3" w:rsidDel="008906E6">
          <w:delText>ing</w:delText>
        </w:r>
        <w:r w:rsidR="00CE33C2" w:rsidRPr="005F7DE3" w:rsidDel="008906E6">
          <w:delText xml:space="preserve"> heat transfer model, </w:delText>
        </w:r>
        <w:r w:rsidR="00C41BEC" w:rsidRPr="005F7DE3" w:rsidDel="008906E6">
          <w:delText>due to the different response time</w:delText>
        </w:r>
        <w:r w:rsidR="00CE33C2" w:rsidRPr="005F7DE3" w:rsidDel="008906E6">
          <w:delText xml:space="preserve">s </w:delText>
        </w:r>
        <w:r w:rsidR="00C41F2D" w:rsidRPr="005F7DE3" w:rsidDel="008906E6">
          <w:delText>of</w:delText>
        </w:r>
        <w:r w:rsidR="00CE33C2" w:rsidRPr="005F7DE3" w:rsidDel="008906E6">
          <w:delText xml:space="preserve"> thermal energy</w:delText>
        </w:r>
        <w:r w:rsidR="00C41BEC" w:rsidRPr="005F7DE3" w:rsidDel="008906E6">
          <w:delText xml:space="preserve"> from solid and fluid</w:delText>
        </w:r>
        <w:r w:rsidR="00F217C6" w:rsidRPr="005F7DE3" w:rsidDel="008906E6">
          <w:delText>.</w:delText>
        </w:r>
        <w:r w:rsidR="00C41BEC" w:rsidRPr="005F7DE3" w:rsidDel="008906E6">
          <w:delText xml:space="preserve"> </w:delText>
        </w:r>
        <w:r w:rsidR="00C41F2D" w:rsidRPr="005F7DE3" w:rsidDel="008906E6">
          <w:delText>Additionally, t</w:delText>
        </w:r>
      </w:del>
      <w:ins w:id="33" w:author="LipingWang" w:date="2022-04-12T18:55:00Z">
        <w:r w:rsidR="008906E6">
          <w:t>T</w:t>
        </w:r>
      </w:ins>
      <w:r w:rsidR="00C41F2D" w:rsidRPr="005F7DE3">
        <w:t>he computational cost of these methods makes them incompatible with large-scale simulation programs</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del w:id="34" w:author="LipingWang" w:date="2022-04-12T18:55:00Z">
        <w:r w:rsidR="00C41F2D" w:rsidRPr="005F7DE3" w:rsidDel="008906E6">
          <w:delText>, such as EnergyPlus</w:delText>
        </w:r>
      </w:del>
      <w:del w:id="35" w:author="LipingWang" w:date="2022-04-12T18:45:00Z">
        <w:r w:rsidR="00C41F2D" w:rsidRPr="005F7DE3" w:rsidDel="00A976AA">
          <w:fldChar w:fldCharType="begin"/>
        </w:r>
        <w:r w:rsidR="00C41F2D" w:rsidRPr="005F7DE3" w:rsidDel="00A976AA">
          <w:del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delInstrText>
        </w:r>
        <w:r w:rsidR="00C41F2D" w:rsidRPr="005F7DE3" w:rsidDel="00A976AA">
          <w:fldChar w:fldCharType="separate"/>
        </w:r>
        <w:r w:rsidR="00C41F2D" w:rsidRPr="005F7DE3" w:rsidDel="00A976AA">
          <w:delText>(Crawley et al., 2001)</w:delText>
        </w:r>
        <w:r w:rsidR="00C41F2D" w:rsidRPr="005F7DE3" w:rsidDel="00A976AA">
          <w:fldChar w:fldCharType="end"/>
        </w:r>
      </w:del>
      <w:r w:rsidR="00C41F2D" w:rsidRPr="005F7DE3">
        <w:t xml:space="preserve">. </w:t>
      </w:r>
      <w:del w:id="36" w:author="LipingWang" w:date="2022-04-12T18:55:00Z">
        <w:r w:rsidR="0068041B" w:rsidRPr="005F7DE3" w:rsidDel="008906E6">
          <w:delText xml:space="preserve">As a result, building elements with large thermal storage capacity are </w:delText>
        </w:r>
        <w:r w:rsidR="0007734F" w:rsidRPr="005F7DE3" w:rsidDel="008906E6">
          <w:delText>challenging</w:delText>
        </w:r>
        <w:r w:rsidR="0068041B" w:rsidRPr="005F7DE3" w:rsidDel="008906E6">
          <w:delText xml:space="preserve"> to be correctly modeled with CFD.</w:delText>
        </w:r>
        <w:r w:rsidR="00BC1CA8" w:rsidRPr="005F7DE3" w:rsidDel="008906E6">
          <w:delText xml:space="preserve"> </w:delText>
        </w:r>
        <w:r w:rsidR="0007734F" w:rsidRPr="005F7DE3" w:rsidDel="008906E6">
          <w:rPr>
            <w:color w:val="000000" w:themeColor="text1"/>
          </w:rPr>
          <w:delText>Rather than that</w:delText>
        </w:r>
        <w:r w:rsidR="00BC1CA8" w:rsidRPr="00C4330D" w:rsidDel="008906E6">
          <w:rPr>
            <w:color w:val="000000" w:themeColor="text1"/>
          </w:rPr>
          <w:delText xml:space="preserve">, </w:delText>
        </w:r>
        <w:r w:rsidR="00D6118D" w:rsidRPr="00C4330D" w:rsidDel="008906E6">
          <w:rPr>
            <w:color w:val="000000" w:themeColor="text1"/>
          </w:rPr>
          <w:delText>m</w:delText>
        </w:r>
      </w:del>
      <w:ins w:id="37" w:author="LipingWang" w:date="2022-04-12T18:55:00Z">
        <w:r w:rsidR="008906E6">
          <w:rPr>
            <w:color w:val="000000" w:themeColor="text1"/>
          </w:rPr>
          <w:t>M</w:t>
        </w:r>
      </w:ins>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del w:id="38" w:author="LipingWang" w:date="2022-04-12T18:56:00Z">
        <w:r w:rsidR="00D6118D" w:rsidRPr="00C4330D" w:rsidDel="008906E6">
          <w:rPr>
            <w:color w:val="000000" w:themeColor="text1"/>
          </w:rPr>
          <w:delText>model programs</w:delText>
        </w:r>
        <w:r w:rsidR="00BC1CA8" w:rsidRPr="00C4330D" w:rsidDel="008906E6">
          <w:rPr>
            <w:color w:val="000000" w:themeColor="text1"/>
          </w:rPr>
          <w:delText>, like EnergyPlus</w:delText>
        </w:r>
        <w:r w:rsidR="00521E1D" w:rsidRPr="00C4330D" w:rsidDel="008906E6">
          <w:rPr>
            <w:color w:val="000000" w:themeColor="text1"/>
          </w:rPr>
          <w:delText>,</w:delText>
        </w:r>
        <w:r w:rsidR="00BC1CA8" w:rsidRPr="00C4330D" w:rsidDel="008906E6">
          <w:rPr>
            <w:color w:val="000000" w:themeColor="text1"/>
          </w:rPr>
          <w:delText xml:space="preserve"> </w:delText>
        </w:r>
      </w:del>
      <w:ins w:id="39" w:author="LipingWang" w:date="2022-04-12T18:56:00Z">
        <w:r w:rsidR="008906E6">
          <w:rPr>
            <w:color w:val="000000" w:themeColor="text1"/>
          </w:rPr>
          <w:t xml:space="preserve">software </w:t>
        </w:r>
      </w:ins>
      <w:del w:id="40" w:author="LipingWang" w:date="2022-04-12T18:57:00Z">
        <w:r w:rsidR="00BB05CE" w:rsidRPr="005F7DE3" w:rsidDel="008906E6">
          <w:rPr>
            <w:color w:val="000000" w:themeColor="text1"/>
          </w:rPr>
          <w:delText>employ</w:delText>
        </w:r>
        <w:r w:rsidR="00BC1CA8" w:rsidRPr="00C4330D" w:rsidDel="008906E6">
          <w:rPr>
            <w:color w:val="000000" w:themeColor="text1"/>
          </w:rPr>
          <w:delText xml:space="preserve"> </w:delText>
        </w:r>
        <w:r w:rsidR="00521E1D" w:rsidRPr="00C4330D" w:rsidDel="008906E6">
          <w:rPr>
            <w:color w:val="000000" w:themeColor="text1"/>
          </w:rPr>
          <w:delText xml:space="preserve">forward </w:delText>
        </w:r>
        <w:r w:rsidR="00E976B6" w:rsidRPr="005F7DE3" w:rsidDel="008906E6">
          <w:rPr>
            <w:color w:val="000000" w:themeColor="text1"/>
          </w:rPr>
          <w:delText xml:space="preserve">nodal </w:delText>
        </w:r>
        <w:r w:rsidR="00521E1D" w:rsidRPr="00C4330D" w:rsidDel="008906E6">
          <w:rPr>
            <w:color w:val="000000" w:themeColor="text1"/>
          </w:rPr>
          <w:delText xml:space="preserve">modeling </w:delText>
        </w:r>
        <w:r w:rsidR="00D6118D" w:rsidRPr="00C4330D" w:rsidDel="008906E6">
          <w:rPr>
            <w:color w:val="000000" w:themeColor="text1"/>
          </w:rPr>
          <w:fldChar w:fldCharType="begin"/>
        </w:r>
        <w:r w:rsidR="003D2780" w:rsidRPr="00C4330D" w:rsidDel="008906E6">
          <w:rPr>
            <w:color w:val="000000" w:themeColor="text1"/>
          </w:rPr>
          <w:delInstrText xml:space="preserve"> ADDIN ZOTERO_ITEM CSL_CITATION {"citationID":"YjkxL433","properties":{"formattedCitation":"(Handbook, 2001; Neumann et al., 2021; Zhang et al., 2013)","plainCitation":"(Handbook, 2001; Neumann et al., 2021; Zhang et al., 2013)","noteIndex":0},"citationItems":[{"id":120,"uris":["http://zotero.org/users/3944343/items/BZURDRA3"],"itemData":{"id":120,"type":"article-journal","container-title":"American Society of Heating, Refrigerating and Air-Conditioning Engineers, Inc., Atlanta, GA","title":"Fundamentals SI edition","author":[{"family":"Handbook","given":"ASHRAE"}],"issued":{"date-parts":[["2001"]]}}},{"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D6118D" w:rsidRPr="00C4330D" w:rsidDel="008906E6">
          <w:rPr>
            <w:color w:val="000000" w:themeColor="text1"/>
          </w:rPr>
          <w:fldChar w:fldCharType="separate"/>
        </w:r>
        <w:r w:rsidR="003D2780" w:rsidRPr="00C4330D" w:rsidDel="008906E6">
          <w:rPr>
            <w:color w:val="000000" w:themeColor="text1"/>
          </w:rPr>
          <w:delText>(Handbook, 2001; Neumann et al., 2021; Zhang et al., 2013)</w:delText>
        </w:r>
        <w:r w:rsidR="00D6118D" w:rsidRPr="00C4330D" w:rsidDel="008906E6">
          <w:rPr>
            <w:color w:val="000000" w:themeColor="text1"/>
          </w:rPr>
          <w:fldChar w:fldCharType="end"/>
        </w:r>
        <w:r w:rsidR="00BB05CE" w:rsidRPr="005F7DE3" w:rsidDel="008906E6">
          <w:rPr>
            <w:color w:val="000000" w:themeColor="text1"/>
          </w:rPr>
          <w:delText>, which</w:delText>
        </w:r>
        <w:r w:rsidR="00682654" w:rsidRPr="00C4330D" w:rsidDel="008906E6">
          <w:rPr>
            <w:color w:val="000000" w:themeColor="text1"/>
          </w:rPr>
          <w:delText xml:space="preserve"> </w:delText>
        </w:r>
      </w:del>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description of building</w:t>
      </w:r>
      <w:r w:rsidR="00BB05CE" w:rsidRPr="005F7DE3">
        <w:rPr>
          <w:color w:val="000000" w:themeColor="text1"/>
        </w:rPr>
        <w:t xml:space="preserve">, as well as </w:t>
      </w:r>
      <w:r w:rsidR="00521E1D" w:rsidRPr="00C4330D">
        <w:rPr>
          <w:color w:val="000000" w:themeColor="text1"/>
        </w:rPr>
        <w:t xml:space="preserve">the </w:t>
      </w:r>
      <w:r w:rsidR="00682654" w:rsidRPr="00C4330D">
        <w:rPr>
          <w:color w:val="000000" w:themeColor="text1"/>
        </w:rPr>
        <w:t>well-stirred zone air assumption</w:t>
      </w:r>
      <w:r w:rsidR="00BB05CE" w:rsidRPr="005F7DE3">
        <w:rPr>
          <w:color w:val="000000" w:themeColor="text1"/>
        </w:rPr>
        <w:t>, in order</w:t>
      </w:r>
      <w:r w:rsidR="00CB763F" w:rsidRPr="00C4330D">
        <w:rPr>
          <w:color w:val="000000" w:themeColor="text1"/>
        </w:rPr>
        <w:t xml:space="preserve"> </w:t>
      </w:r>
      <w:r w:rsidR="00777185" w:rsidRPr="005F7DE3">
        <w:rPr>
          <w:color w:val="000000" w:themeColor="text1"/>
        </w:rPr>
        <w:t>to design</w:t>
      </w:r>
      <w:r w:rsidR="00CB763F" w:rsidRPr="00C4330D">
        <w:rPr>
          <w:color w:val="000000" w:themeColor="text1"/>
        </w:rPr>
        <w:t xml:space="preserve"> building</w:t>
      </w:r>
      <w:r w:rsidR="00777185" w:rsidRPr="005F7DE3">
        <w:rPr>
          <w:color w:val="000000" w:themeColor="text1"/>
        </w:rPr>
        <w:t xml:space="preserve">s and their heating ventilation and air condition (HVAC) system. </w:t>
      </w:r>
      <w:del w:id="41" w:author="LipingWang" w:date="2022-04-12T18:57:00Z">
        <w:r w:rsidR="00777185" w:rsidRPr="005F7DE3" w:rsidDel="008906E6">
          <w:delText>Although</w:delText>
        </w:r>
        <w:r w:rsidR="00934D2F" w:rsidRPr="005F7DE3" w:rsidDel="008906E6">
          <w:delText xml:space="preserve"> EnergyPlus provides </w:delText>
        </w:r>
        <w:r w:rsidR="00BB05CE" w:rsidRPr="005F7DE3" w:rsidDel="008906E6">
          <w:delText>a large number of</w:delText>
        </w:r>
        <w:r w:rsidR="00934D2F" w:rsidRPr="005F7DE3" w:rsidDel="008906E6">
          <w:delText xml:space="preserve"> house templates represented </w:delText>
        </w:r>
        <w:r w:rsidR="00934D2F" w:rsidRPr="005F7DE3" w:rsidDel="008906E6">
          <w:rPr>
            <w:color w:val="000000" w:themeColor="text1"/>
          </w:rPr>
          <w:delText>by high-order thermal resistor-capacitor (RC) network</w:delText>
        </w:r>
        <w:r w:rsidR="00BB05CE" w:rsidRPr="005F7DE3" w:rsidDel="008906E6">
          <w:rPr>
            <w:color w:val="000000" w:themeColor="text1"/>
          </w:rPr>
          <w:delText>s</w:delText>
        </w:r>
        <w:r w:rsidR="00934D2F" w:rsidRPr="005F7DE3" w:rsidDel="008906E6">
          <w:rPr>
            <w:color w:val="000000" w:themeColor="text1"/>
          </w:rPr>
          <w:delText>,</w:delText>
        </w:r>
        <w:r w:rsidR="00BB05CE" w:rsidRPr="005F7DE3" w:rsidDel="008906E6">
          <w:rPr>
            <w:color w:val="000000" w:themeColor="text1"/>
          </w:rPr>
          <w:delText xml:space="preserve"> developing and calibrating an RC model for onsite building </w:delText>
        </w:r>
        <w:r w:rsidR="00934D2F" w:rsidRPr="005F7DE3" w:rsidDel="008906E6">
          <w:rPr>
            <w:color w:val="000000" w:themeColor="text1"/>
          </w:rPr>
          <w:delText>requires substantial efforts</w:delText>
        </w:r>
        <w:r w:rsidR="00777185" w:rsidRPr="005F7DE3" w:rsidDel="008906E6">
          <w:fldChar w:fldCharType="begin"/>
        </w:r>
        <w:r w:rsidR="00777185" w:rsidRPr="005F7DE3" w:rsidDel="008906E6">
          <w:delInstrText xml:space="preserve"> ADDIN ZOTERO_ITEM CSL_CITATION {"citationID":"6QpBWIJB","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777185" w:rsidRPr="005F7DE3" w:rsidDel="008906E6">
          <w:fldChar w:fldCharType="separate"/>
        </w:r>
        <w:r w:rsidR="00777185" w:rsidRPr="005F7DE3" w:rsidDel="008906E6">
          <w:delText>(Dong et al., 2016)</w:delText>
        </w:r>
        <w:r w:rsidR="00777185" w:rsidRPr="005F7DE3" w:rsidDel="008906E6">
          <w:fldChar w:fldCharType="end"/>
        </w:r>
        <w:r w:rsidR="00934D2F" w:rsidRPr="005F7DE3" w:rsidDel="008906E6">
          <w:rPr>
            <w:color w:val="000000" w:themeColor="text1"/>
          </w:rPr>
          <w:delText>.</w:delText>
        </w:r>
        <w:r w:rsidR="00934D2F" w:rsidRPr="005F7DE3" w:rsidDel="008906E6">
          <w:delText xml:space="preserve"> </w:delText>
        </w:r>
      </w:del>
    </w:p>
    <w:p w14:paraId="3070DE4B" w14:textId="77777777" w:rsidR="00E60801" w:rsidRPr="005F7DE3" w:rsidRDefault="00E60801" w:rsidP="00C4330D"/>
    <w:p w14:paraId="562259B2" w14:textId="3947A194" w:rsidR="00AF77D1" w:rsidRPr="005F7DE3" w:rsidRDefault="00AF77D1" w:rsidP="00AF77D1">
      <w:pPr>
        <w:pStyle w:val="Heading2"/>
      </w:pPr>
      <w:r w:rsidRPr="005F7DE3">
        <w:t xml:space="preserve">1.2 Thermal </w:t>
      </w:r>
      <w:r w:rsidR="004A6944" w:rsidRPr="005F7DE3">
        <w:t>RC</w:t>
      </w:r>
      <w:r w:rsidRPr="005F7DE3">
        <w:t xml:space="preserve"> network model</w:t>
      </w:r>
    </w:p>
    <w:p w14:paraId="361178AC" w14:textId="6B2BC9B4" w:rsidR="003C5746" w:rsidRPr="005F7DE3" w:rsidRDefault="00B67919" w:rsidP="00120FD7">
      <w:pPr>
        <w:jc w:val="both"/>
      </w:pPr>
      <w:r w:rsidRPr="005F7DE3">
        <w:t>The</w:t>
      </w:r>
      <w:r w:rsidR="00CB763F" w:rsidRPr="005F7DE3">
        <w:t xml:space="preserve"> </w:t>
      </w:r>
      <w:r w:rsidRPr="005F7DE3">
        <w:t xml:space="preserve">inverse </w:t>
      </w:r>
      <w:r w:rsidR="00CB763F" w:rsidRPr="005F7DE3">
        <w:t xml:space="preserve">grey-box </w:t>
      </w:r>
      <w:r w:rsidRPr="005F7DE3">
        <w:t>RC</w:t>
      </w:r>
      <w:r w:rsidR="00CB763F" w:rsidRPr="005F7DE3">
        <w:t xml:space="preserve"> model</w:t>
      </w:r>
      <w:r w:rsidR="00CD6C40" w:rsidRPr="005F7DE3">
        <w:t xml:space="preserve">, </w:t>
      </w:r>
      <w:r w:rsidR="00CB763F" w:rsidRPr="005F7DE3">
        <w:t xml:space="preserve">which </w:t>
      </w:r>
      <w:r w:rsidR="005C33FC" w:rsidRPr="005F7DE3">
        <w:t xml:space="preserve">strikes a </w:t>
      </w:r>
      <w:r w:rsidR="00CB763F" w:rsidRPr="005F7DE3">
        <w:t xml:space="preserve">balance between </w:t>
      </w:r>
      <w:del w:id="42" w:author="LipingWang" w:date="2022-04-12T18:58:00Z">
        <w:r w:rsidR="00CB763F" w:rsidRPr="005F7DE3" w:rsidDel="008906E6">
          <w:delText xml:space="preserve">purely </w:delText>
        </w:r>
      </w:del>
      <w:r w:rsidR="00CB763F" w:rsidRPr="005F7DE3">
        <w:t xml:space="preserve">physical based models and </w:t>
      </w:r>
      <w:del w:id="43" w:author="LipingWang" w:date="2022-04-12T18:58:00Z">
        <w:r w:rsidR="00CB763F" w:rsidRPr="005F7DE3" w:rsidDel="008906E6">
          <w:delText xml:space="preserve">purely empirical </w:delText>
        </w:r>
      </w:del>
      <w:r w:rsidR="00CB763F" w:rsidRPr="005F7DE3">
        <w:t>data-driven model</w:t>
      </w:r>
      <w:del w:id="44" w:author="LipingWang" w:date="2022-04-12T18:59:00Z">
        <w:r w:rsidR="00CB763F" w:rsidRPr="005F7DE3" w:rsidDel="00051F6B">
          <w:delText xml:space="preserve">. </w:delText>
        </w:r>
      </w:del>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del w:id="45" w:author="LipingWang" w:date="2022-04-12T18:59:00Z">
        <w:r w:rsidR="005C33FC" w:rsidRPr="005F7DE3" w:rsidDel="00051F6B">
          <w:delText>Typically</w:delText>
        </w:r>
        <w:r w:rsidR="00CB763F" w:rsidRPr="005F7DE3" w:rsidDel="00051F6B">
          <w:delText xml:space="preserve">, </w:delText>
        </w:r>
        <w:r w:rsidR="005C33FC" w:rsidRPr="005F7DE3" w:rsidDel="00051F6B">
          <w:delText xml:space="preserve">an </w:delText>
        </w:r>
        <w:r w:rsidR="00CB763F" w:rsidRPr="005F7DE3" w:rsidDel="00051F6B">
          <w:delText xml:space="preserve">RC model is used </w:delText>
        </w:r>
        <w:r w:rsidR="005C33FC" w:rsidRPr="005F7DE3" w:rsidDel="00051F6B">
          <w:delText xml:space="preserve">to </w:delText>
        </w:r>
        <w:r w:rsidR="00CB763F" w:rsidRPr="005F7DE3" w:rsidDel="00051F6B">
          <w:delText>accurate</w:delText>
        </w:r>
        <w:r w:rsidR="005C33FC" w:rsidRPr="005F7DE3" w:rsidDel="00051F6B">
          <w:delText>ly</w:delText>
        </w:r>
        <w:r w:rsidR="00CB763F" w:rsidRPr="005F7DE3" w:rsidDel="00051F6B">
          <w:delText xml:space="preserve"> </w:delText>
        </w:r>
        <w:r w:rsidR="005C33FC" w:rsidRPr="005F7DE3" w:rsidDel="00051F6B">
          <w:delText xml:space="preserve">represent </w:delText>
        </w:r>
        <w:r w:rsidR="00CB763F" w:rsidRPr="005F7DE3" w:rsidDel="00051F6B">
          <w:delText xml:space="preserve">the target </w:delText>
        </w:r>
        <w:r w:rsidR="00CD6C40" w:rsidRPr="005F7DE3" w:rsidDel="00051F6B">
          <w:delText>space</w:delText>
        </w:r>
        <w:r w:rsidR="00CB763F" w:rsidRPr="005F7DE3" w:rsidDel="00051F6B">
          <w:delText xml:space="preserve"> </w:delText>
        </w:r>
        <w:r w:rsidR="001352C2" w:rsidRPr="005F7DE3" w:rsidDel="00051F6B">
          <w:delText>using</w:delText>
        </w:r>
        <w:r w:rsidR="00CB763F" w:rsidRPr="005F7DE3" w:rsidDel="00051F6B">
          <w:delText xml:space="preserve"> </w:delText>
        </w:r>
        <w:r w:rsidRPr="005F7DE3" w:rsidDel="00051F6B">
          <w:delText xml:space="preserve">historical </w:delText>
        </w:r>
        <w:r w:rsidR="00CB763F" w:rsidRPr="005F7DE3" w:rsidDel="00051F6B">
          <w:delText xml:space="preserve">data set. </w:delText>
        </w:r>
      </w:del>
      <w:r w:rsidR="00AF77D1" w:rsidRPr="005F7DE3">
        <w:t>A</w:t>
      </w:r>
      <w:del w:id="46" w:author="LipingWang" w:date="2022-04-12T19:00:00Z">
        <w:r w:rsidRPr="005F7DE3" w:rsidDel="00051F6B">
          <w:delText>n</w:delText>
        </w:r>
      </w:del>
      <w:r w:rsidR="00AF77D1" w:rsidRPr="005F7DE3">
        <w:t xml:space="preserve"> </w:t>
      </w:r>
      <w:r w:rsidR="00C751D9" w:rsidRPr="005F7DE3">
        <w:t xml:space="preserve">RC network model is considered of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del w:id="47" w:author="LipingWang" w:date="2022-04-12T19:01:00Z">
        <w:r w:rsidR="00C751D9" w:rsidRPr="005F7DE3" w:rsidDel="00051F6B">
          <w:delText>As previously stated</w:delText>
        </w:r>
        <w:r w:rsidR="000B13D6" w:rsidRPr="005F7DE3" w:rsidDel="00051F6B">
          <w:delText xml:space="preserve"> </w:delText>
        </w:r>
        <w:r w:rsidR="005C04FC" w:rsidRPr="005F7DE3" w:rsidDel="00051F6B">
          <w:delText>by</w:delText>
        </w:r>
        <w:r w:rsidR="00080C2E" w:rsidRPr="005F7DE3" w:rsidDel="00051F6B">
          <w:delText xml:space="preserve"> Li et al. </w:delText>
        </w:r>
        <w:r w:rsidR="00080C2E" w:rsidRPr="005F7DE3" w:rsidDel="00051F6B">
          <w:fldChar w:fldCharType="begin"/>
        </w:r>
        <w:r w:rsidR="00DD215F" w:rsidRPr="005F7DE3" w:rsidDel="00051F6B">
          <w:delInstrText xml:space="preserve"> ADDIN ZOTERO_ITEM CSL_CITATION {"citationID":"hwznYZsu","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080C2E" w:rsidRPr="005F7DE3" w:rsidDel="00051F6B">
          <w:fldChar w:fldCharType="separate"/>
        </w:r>
        <w:r w:rsidR="00DD215F" w:rsidRPr="005F7DE3" w:rsidDel="00051F6B">
          <w:delText>(A. Li et al., 2017)</w:delText>
        </w:r>
        <w:r w:rsidR="00080C2E" w:rsidRPr="005F7DE3" w:rsidDel="00051F6B">
          <w:fldChar w:fldCharType="end"/>
        </w:r>
        <w:r w:rsidR="00C751D9" w:rsidRPr="005F7DE3" w:rsidDel="00051F6B">
          <w:delText xml:space="preserve">, quantifying RC network parameters is advantageous for optimizing system control. </w:delText>
        </w:r>
      </w:del>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del w:id="48" w:author="LipingWang" w:date="2022-04-12T19:01:00Z">
        <w:r w:rsidR="0067326A" w:rsidRPr="005F7DE3" w:rsidDel="00051F6B">
          <w:delText>For instance,</w:delText>
        </w:r>
        <w:r w:rsidR="00C751D9" w:rsidRPr="005F7DE3" w:rsidDel="00051F6B">
          <w:delText xml:space="preserve"> </w:delText>
        </w:r>
        <w:r w:rsidR="00080C2E" w:rsidRPr="005F7DE3" w:rsidDel="00051F6B">
          <w:fldChar w:fldCharType="begin"/>
        </w:r>
        <w:r w:rsidR="00080C2E" w:rsidRPr="005F7DE3" w:rsidDel="00051F6B">
          <w:delInstrText xml:space="preserve"> ADDIN ZOTERO_ITEM CSL_CITATION {"citationID":"wF3Fiqmr","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080C2E" w:rsidRPr="005F7DE3" w:rsidDel="00051F6B">
          <w:fldChar w:fldCharType="separate"/>
        </w:r>
        <w:r w:rsidR="00C301F9" w:rsidRPr="005F7DE3" w:rsidDel="00051F6B">
          <w:delText>(Liu et al., 2011)</w:delText>
        </w:r>
        <w:r w:rsidR="00080C2E" w:rsidRPr="005F7DE3" w:rsidDel="00051F6B">
          <w:fldChar w:fldCharType="end"/>
        </w:r>
        <w:r w:rsidR="00C751D9" w:rsidRPr="005F7DE3" w:rsidDel="00051F6B">
          <w:delText xml:space="preserve"> proposed a method for defining the heat resistance and heat capacity of an assumed core layer </w:delText>
        </w:r>
        <w:r w:rsidR="005C04FC" w:rsidRPr="005F7DE3" w:rsidDel="00051F6B">
          <w:delText xml:space="preserve">through the use of </w:delText>
        </w:r>
        <w:r w:rsidR="00C751D9" w:rsidRPr="005F7DE3" w:rsidDel="00051F6B">
          <w:delText xml:space="preserve">systematical geometric structure parameters. </w:delText>
        </w:r>
      </w:del>
    </w:p>
    <w:p w14:paraId="581391AC" w14:textId="77777777" w:rsidR="00971AFD" w:rsidRPr="005F7DE3" w:rsidRDefault="00971AFD" w:rsidP="00120FD7">
      <w:pPr>
        <w:jc w:val="both"/>
      </w:pPr>
    </w:p>
    <w:p w14:paraId="6A3B51B6" w14:textId="20F60D21" w:rsidR="00D5327E" w:rsidRPr="005F7DE3" w:rsidRDefault="00D5327E" w:rsidP="00120FD7">
      <w:pPr>
        <w:jc w:val="both"/>
      </w:pPr>
      <w:r w:rsidRPr="005F7DE3">
        <w:t>There are some limitations in terms of t</w:t>
      </w:r>
      <w:r w:rsidR="00D612DE" w:rsidRPr="005F7DE3">
        <w:t>he RC model applicatio</w:t>
      </w:r>
      <w:r w:rsidRPr="005F7DE3">
        <w:t>n.</w:t>
      </w:r>
      <w:r w:rsidR="00BC1AAD" w:rsidRPr="005F7DE3">
        <w:t xml:space="preserve"> </w:t>
      </w:r>
      <w:del w:id="49" w:author="LipingWang" w:date="2022-04-12T19:05:00Z">
        <w:r w:rsidRPr="005F7DE3" w:rsidDel="00A75E62">
          <w:delText>Generally, t</w:delText>
        </w:r>
        <w:r w:rsidR="004F4421" w:rsidRPr="005F7DE3" w:rsidDel="00A75E62">
          <w:delText xml:space="preserve">he finer RC network of HRSS usually has more restriction for the onsite configuration, such as a start-type RC model proposed by </w:delText>
        </w:r>
        <w:r w:rsidR="004F4421" w:rsidRPr="005F7DE3" w:rsidDel="00A75E62">
          <w:fldChar w:fldCharType="begin"/>
        </w:r>
        <w:r w:rsidR="00DD215F" w:rsidRPr="005F7DE3" w:rsidDel="00A75E62">
          <w:del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4F4421" w:rsidRPr="005F7DE3" w:rsidDel="00A75E62">
          <w:fldChar w:fldCharType="separate"/>
        </w:r>
        <w:r w:rsidR="00DD215F" w:rsidRPr="005F7DE3" w:rsidDel="00A75E62">
          <w:delText>(A. Li et al., 2017)</w:delText>
        </w:r>
        <w:r w:rsidR="004F4421" w:rsidRPr="005F7DE3" w:rsidDel="00A75E62">
          <w:fldChar w:fldCharType="end"/>
        </w:r>
        <w:r w:rsidR="004F4421" w:rsidRPr="005F7DE3" w:rsidDel="00A75E62">
          <w:delText xml:space="preserve"> has aspect ratios limitation. </w:delText>
        </w:r>
      </w:del>
      <w:moveFromRangeStart w:id="50" w:author="LipingWang" w:date="2022-04-12T19:03:00Z" w:name="move100682645"/>
      <w:moveFrom w:id="51" w:author="LipingWang" w:date="2022-04-12T19:03:00Z">
        <w:del w:id="52" w:author="LipingWang" w:date="2022-04-12T19:05:00Z">
          <w:r w:rsidRPr="005F7DE3" w:rsidDel="00A75E62">
            <w:delText xml:space="preserve">According to </w:delText>
          </w:r>
          <w:r w:rsidR="0016577D" w:rsidRPr="005F7DE3" w:rsidDel="00A75E62">
            <w:fldChar w:fldCharType="begin"/>
          </w:r>
          <w:r w:rsidR="0016577D" w:rsidRPr="005F7DE3" w:rsidDel="00A75E62">
            <w:del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6577D" w:rsidRPr="005F7DE3" w:rsidDel="00A75E62">
            <w:fldChar w:fldCharType="separate"/>
          </w:r>
          <w:r w:rsidR="0016577D" w:rsidRPr="005F7DE3" w:rsidDel="00A75E62">
            <w:rPr>
              <w:szCs w:val="24"/>
            </w:rPr>
            <w:delText>(Rodríguez Jara et al., 2016)</w:delText>
          </w:r>
          <w:r w:rsidR="0016577D" w:rsidRPr="005F7DE3" w:rsidDel="00A75E62">
            <w:fldChar w:fldCharType="end"/>
          </w:r>
          <w:r w:rsidR="0016577D" w:rsidRPr="005F7DE3" w:rsidDel="00A75E62">
            <w:delText xml:space="preserve">, </w:delText>
          </w:r>
        </w:del>
      </w:moveFrom>
      <w:moveFromRangeEnd w:id="50"/>
      <w:del w:id="53" w:author="LipingWang" w:date="2022-04-12T19:03:00Z">
        <w:r w:rsidRPr="005F7DE3" w:rsidDel="00051F6B">
          <w:delText>t</w:delText>
        </w:r>
      </w:del>
      <w:ins w:id="54" w:author="LipingWang" w:date="2022-04-12T19:03:00Z">
        <w:r w:rsidR="00051F6B">
          <w:t>T</w:t>
        </w:r>
      </w:ins>
      <w:r w:rsidRPr="005F7DE3">
        <w:t>he accuracy of lumped parameter methods</w:t>
      </w:r>
      <w:del w:id="55" w:author="LipingWang" w:date="2022-04-12T19:03:00Z">
        <w:r w:rsidRPr="005F7DE3" w:rsidDel="00051F6B">
          <w:delText>, one type of RC model,</w:delText>
        </w:r>
      </w:del>
      <w:r w:rsidRPr="005F7DE3">
        <w:t xml:space="preserve"> is highly dependent on the values of their characteristic parameters</w:t>
      </w:r>
      <w:moveToRangeStart w:id="56" w:author="LipingWang" w:date="2022-04-12T19:03:00Z" w:name="move100682645"/>
      <w:moveTo w:id="57" w:author="LipingWang" w:date="2022-04-12T19:03:00Z">
        <w:del w:id="58" w:author="LipingWang" w:date="2022-04-12T19:03:00Z">
          <w:r w:rsidR="00051F6B" w:rsidRPr="005F7DE3" w:rsidDel="00051F6B">
            <w:delText>According to</w:delText>
          </w:r>
        </w:del>
        <w:r w:rsidR="00051F6B" w:rsidRPr="005F7DE3">
          <w:t xml:space="preserve"> </w:t>
        </w:r>
        <w:r w:rsidR="00051F6B" w:rsidRPr="005F7DE3">
          <w:fldChar w:fldCharType="begin"/>
        </w:r>
      </w:moveTo>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moveTo w:id="59" w:author="LipingWang" w:date="2022-04-12T19:03:00Z">
        <w:r w:rsidR="00051F6B" w:rsidRPr="005F7DE3">
          <w:fldChar w:fldCharType="separate"/>
        </w:r>
      </w:moveTo>
      <w:r w:rsidR="00A076C2" w:rsidRPr="00A076C2">
        <w:rPr>
          <w:szCs w:val="24"/>
        </w:rPr>
        <w:t>(Rodríguez Jara et al. 2016)</w:t>
      </w:r>
      <w:moveTo w:id="60" w:author="LipingWang" w:date="2022-04-12T19:03:00Z">
        <w:r w:rsidR="00051F6B" w:rsidRPr="005F7DE3">
          <w:fldChar w:fldCharType="end"/>
        </w:r>
        <w:del w:id="61" w:author="LipingWang" w:date="2022-04-12T19:03:00Z">
          <w:r w:rsidR="00051F6B" w:rsidRPr="005F7DE3" w:rsidDel="00051F6B">
            <w:delText>,</w:delText>
          </w:r>
        </w:del>
      </w:moveTo>
      <w:moveToRangeEnd w:id="56"/>
      <w:r w:rsidRPr="005F7DE3">
        <w:t xml:space="preserve">. </w:t>
      </w:r>
      <w:del w:id="62" w:author="LipingWang" w:date="2022-04-12T19:04:00Z">
        <w:r w:rsidRPr="005F7DE3" w:rsidDel="00051F6B">
          <w:delText>Although Rodrguez Jara et al.</w:delText>
        </w:r>
        <w:r w:rsidR="00E41A68" w:rsidRPr="005F7DE3" w:rsidDel="00051F6B">
          <w:fldChar w:fldCharType="begin"/>
        </w:r>
        <w:r w:rsidR="00E41A68" w:rsidRPr="005F7DE3" w:rsidDel="00051F6B">
          <w:delInstrText xml:space="preserve"> ADDIN ZOTERO_ITEM CSL_CITATION {"citationID":"8cPMFNes","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E41A68" w:rsidRPr="005F7DE3" w:rsidDel="00051F6B">
          <w:fldChar w:fldCharType="separate"/>
        </w:r>
        <w:r w:rsidR="00E41A68" w:rsidRPr="005F7DE3" w:rsidDel="00051F6B">
          <w:rPr>
            <w:szCs w:val="24"/>
          </w:rPr>
          <w:delText>(Rodríguez Jara et al., 2016)</w:delText>
        </w:r>
        <w:r w:rsidR="00E41A68" w:rsidRPr="005F7DE3" w:rsidDel="00051F6B">
          <w:fldChar w:fldCharType="end"/>
        </w:r>
        <w:r w:rsidRPr="005F7DE3" w:rsidDel="00051F6B">
          <w:delText xml:space="preserve"> proposed self-adjusting methods for simplification of the RC model, the method is dependent on reasonable estimation of element properties (e.g. thermal diffusivity), element thickness, and special excitation for the training experimental setup.</w:delText>
        </w:r>
      </w:del>
      <w:del w:id="63" w:author="LipingWang" w:date="2022-04-12T19:02:00Z">
        <w:r w:rsidRPr="005F7DE3" w:rsidDel="00051F6B">
          <w:delText xml:space="preserve"> In practice, </w:delText>
        </w:r>
      </w:del>
      <w:ins w:id="64" w:author="LipingWang" w:date="2022-04-12T19:04:00Z">
        <w:r w:rsidR="00051F6B">
          <w:t>T</w:t>
        </w:r>
        <w:r w:rsidR="00051F6B" w:rsidRPr="005F7DE3">
          <w:t xml:space="preserve">he accuracy of the RC model degrades when the slab is subjected to rapid thermal disturbances </w:t>
        </w:r>
        <w:r w:rsidR="00051F6B" w:rsidRPr="005F7DE3">
          <w:fldChar w:fldCharType="begin"/>
        </w:r>
      </w:ins>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ins w:id="65" w:author="LipingWang" w:date="2022-04-12T19:04:00Z">
        <w:r w:rsidR="00051F6B" w:rsidRPr="005F7DE3">
          <w:fldChar w:fldCharType="separate"/>
        </w:r>
      </w:ins>
      <w:r w:rsidR="00A076C2" w:rsidRPr="00A076C2">
        <w:t>(Neumann, Gamisch, and Gschwander 2021; Rhee and Kim 2015)</w:t>
      </w:r>
      <w:ins w:id="66" w:author="LipingWang" w:date="2022-04-12T19:04:00Z">
        <w:r w:rsidR="00051F6B" w:rsidRPr="005F7DE3">
          <w:fldChar w:fldCharType="end"/>
        </w:r>
        <w:r w:rsidR="00051F6B" w:rsidRPr="005F7DE3">
          <w:t>.</w:t>
        </w:r>
      </w:ins>
    </w:p>
    <w:p w14:paraId="130E7266" w14:textId="6976337E" w:rsidR="003C5746" w:rsidRPr="005F7DE3" w:rsidRDefault="003C5746" w:rsidP="00120FD7">
      <w:pPr>
        <w:jc w:val="both"/>
      </w:pPr>
    </w:p>
    <w:p w14:paraId="098A03BD" w14:textId="233924DF" w:rsidR="00C6333D" w:rsidRPr="005F7DE3" w:rsidRDefault="00C6333D" w:rsidP="00C4330D">
      <w:pPr>
        <w:pStyle w:val="Heading2"/>
      </w:pPr>
      <w:r w:rsidRPr="005F7DE3">
        <w:t>1.</w:t>
      </w:r>
      <w:r w:rsidR="001A7004" w:rsidRPr="005F7DE3">
        <w:t>3</w:t>
      </w:r>
      <w:r w:rsidRPr="005F7DE3">
        <w:t xml:space="preserve"> Data-Driven Model</w:t>
      </w:r>
    </w:p>
    <w:p w14:paraId="1BF8B2E0" w14:textId="406528DD" w:rsidR="00240A6D" w:rsidRPr="005F7DE3" w:rsidDel="00D11B99" w:rsidRDefault="00573371" w:rsidP="00120FD7">
      <w:pPr>
        <w:jc w:val="both"/>
        <w:rPr>
          <w:del w:id="67" w:author="LipingWang" w:date="2022-04-12T19:16:00Z"/>
        </w:rPr>
      </w:pPr>
      <w:del w:id="68" w:author="LipingWang" w:date="2022-04-12T19:05:00Z">
        <w:r w:rsidRPr="005F7DE3" w:rsidDel="00A75E62">
          <w:delText>There are a lot of data-driven model candidates</w:delText>
        </w:r>
      </w:del>
      <w:ins w:id="69" w:author="LipingWang" w:date="2022-04-12T19:05:00Z">
        <w:r w:rsidR="00A75E62">
          <w:t>Many data-driven/machine learning algorithms have been evaluated</w:t>
        </w:r>
      </w:ins>
      <w:r w:rsidRPr="005F7DE3">
        <w:t xml:space="preserve"> for building energy modeling</w:t>
      </w:r>
      <w:ins w:id="70" w:author="LipingWang" w:date="2022-04-12T19:06:00Z">
        <w:r w:rsidR="00A75E62">
          <w:t xml:space="preserve"> such as </w:t>
        </w:r>
      </w:ins>
      <w:ins w:id="71" w:author="LipingWang" w:date="2022-04-12T19:07:00Z">
        <w:r w:rsidR="00A75E62">
          <w:rPr>
            <w:rFonts w:ascii="Arial" w:hAnsi="Arial" w:cs="Arial"/>
            <w:color w:val="333333"/>
            <w:sz w:val="21"/>
            <w:szCs w:val="21"/>
            <w:shd w:val="clear" w:color="auto" w:fill="FFFFFF"/>
          </w:rPr>
          <w:t xml:space="preserve">partial </w:t>
        </w:r>
        <w:r w:rsidR="00A75E62" w:rsidRPr="00D67EF9">
          <w:rPr>
            <w:rFonts w:ascii="Arial" w:hAnsi="Arial" w:cs="Arial"/>
            <w:color w:val="333333"/>
            <w:sz w:val="21"/>
            <w:szCs w:val="21"/>
            <w:highlight w:val="yellow"/>
            <w:shd w:val="clear" w:color="auto" w:fill="FFFFFF"/>
            <w:rPrChange w:id="72" w:author="Lichen Wu" w:date="2022-04-12T20:53:00Z">
              <w:rPr>
                <w:rFonts w:ascii="Arial" w:hAnsi="Arial" w:cs="Arial"/>
                <w:color w:val="333333"/>
                <w:sz w:val="21"/>
                <w:szCs w:val="21"/>
                <w:shd w:val="clear" w:color="auto" w:fill="FFFFFF"/>
              </w:rPr>
            </w:rPrChange>
          </w:rPr>
          <w:t xml:space="preserve">least squares (PLS), </w:t>
        </w:r>
      </w:ins>
      <w:ins w:id="73" w:author="LipingWang" w:date="2022-04-12T19:08:00Z">
        <w:r w:rsidR="00A75E62" w:rsidRPr="00D67EF9">
          <w:rPr>
            <w:rStyle w:val="Emphasis"/>
            <w:rFonts w:ascii="Arial" w:hAnsi="Arial" w:cs="Arial"/>
            <w:b/>
            <w:bCs/>
            <w:i w:val="0"/>
            <w:iCs w:val="0"/>
            <w:color w:val="5F6368"/>
            <w:sz w:val="21"/>
            <w:szCs w:val="21"/>
            <w:highlight w:val="yellow"/>
            <w:shd w:val="clear" w:color="auto" w:fill="FFFFFF"/>
            <w:rPrChange w:id="74" w:author="Lichen Wu" w:date="2022-04-12T20:53:00Z">
              <w:rPr>
                <w:rStyle w:val="Emphasis"/>
                <w:rFonts w:ascii="Arial" w:hAnsi="Arial" w:cs="Arial"/>
                <w:b/>
                <w:bCs/>
                <w:i w:val="0"/>
                <w:iCs w:val="0"/>
                <w:color w:val="5F6368"/>
                <w:sz w:val="21"/>
                <w:szCs w:val="21"/>
                <w:shd w:val="clear" w:color="auto" w:fill="FFFFFF"/>
              </w:rPr>
            </w:rPrChange>
          </w:rPr>
          <w:t>Principal component analysis (PCA)</w:t>
        </w:r>
      </w:ins>
      <w:del w:id="75" w:author="LipingWang" w:date="2022-04-12T19:08:00Z">
        <w:r w:rsidRPr="00D67EF9" w:rsidDel="00A75E62">
          <w:rPr>
            <w:highlight w:val="yellow"/>
            <w:rPrChange w:id="76" w:author="Lichen Wu" w:date="2022-04-12T20:53:00Z">
              <w:rPr/>
            </w:rPrChange>
          </w:rPr>
          <w:delText xml:space="preserve">. </w:delText>
        </w:r>
        <w:r w:rsidR="00D1064D" w:rsidRPr="00D67EF9" w:rsidDel="00A75E62">
          <w:rPr>
            <w:highlight w:val="yellow"/>
            <w:rPrChange w:id="77" w:author="Lichen Wu" w:date="2022-04-12T20:53:00Z">
              <w:rPr/>
            </w:rPrChange>
          </w:rPr>
          <w:delText>Some</w:delText>
        </w:r>
        <w:r w:rsidR="00575472" w:rsidRPr="00D67EF9" w:rsidDel="00A75E62">
          <w:rPr>
            <w:highlight w:val="yellow"/>
            <w:rPrChange w:id="78" w:author="Lichen Wu" w:date="2022-04-12T20:53:00Z">
              <w:rPr/>
            </w:rPrChange>
          </w:rPr>
          <w:delText xml:space="preserve"> research indicates </w:delText>
        </w:r>
        <w:r w:rsidR="00DD215F" w:rsidRPr="00D67EF9" w:rsidDel="00A75E62">
          <w:rPr>
            <w:highlight w:val="yellow"/>
            <w:rPrChange w:id="79" w:author="Lichen Wu" w:date="2022-04-12T20:53:00Z">
              <w:rPr/>
            </w:rPrChange>
          </w:rPr>
          <w:delText>that PLS</w:delText>
        </w:r>
        <w:r w:rsidR="00575472" w:rsidRPr="00D67EF9" w:rsidDel="00A75E62">
          <w:rPr>
            <w:highlight w:val="yellow"/>
            <w:rPrChange w:id="80" w:author="Lichen Wu" w:date="2022-04-12T20:53:00Z">
              <w:rPr/>
            </w:rPrChange>
          </w:rPr>
          <w:delText xml:space="preserve"> and PCA are typically used to describe non-Gaussian and linear relationships</w:delText>
        </w:r>
      </w:del>
      <w:del w:id="81" w:author="LipingWang" w:date="2022-04-12T19:10:00Z">
        <w:r w:rsidR="00575472" w:rsidRPr="00D67EF9" w:rsidDel="00C83081">
          <w:rPr>
            <w:highlight w:val="yellow"/>
            <w:rPrChange w:id="82" w:author="Lichen Wu" w:date="2022-04-12T20:53:00Z">
              <w:rPr/>
            </w:rPrChange>
          </w:rPr>
          <w:delText xml:space="preserve"> </w:delText>
        </w:r>
        <w:r w:rsidR="00DD215F" w:rsidRPr="00D67EF9" w:rsidDel="00C83081">
          <w:rPr>
            <w:highlight w:val="yellow"/>
            <w:rPrChange w:id="83" w:author="Lichen Wu" w:date="2022-04-12T20:53:00Z">
              <w:rPr/>
            </w:rPrChange>
          </w:rPr>
          <w:fldChar w:fldCharType="begin"/>
        </w:r>
        <w:r w:rsidR="00DD215F" w:rsidRPr="00D67EF9" w:rsidDel="00C83081">
          <w:rPr>
            <w:highlight w:val="yellow"/>
            <w:rPrChange w:id="84" w:author="Lichen Wu" w:date="2022-04-12T20:53:00Z">
              <w:rPr/>
            </w:rPrChange>
          </w:rPr>
          <w:delInstrText xml:space="preserve"> ADDIN ZOTERO_ITEM CSL_CITATION {"citationID":"k9gevlE0","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DD215F" w:rsidRPr="00D67EF9" w:rsidDel="00C83081">
          <w:rPr>
            <w:highlight w:val="yellow"/>
            <w:rPrChange w:id="85" w:author="Lichen Wu" w:date="2022-04-12T20:53:00Z">
              <w:rPr/>
            </w:rPrChange>
          </w:rPr>
          <w:fldChar w:fldCharType="separate"/>
        </w:r>
        <w:r w:rsidR="00DD215F" w:rsidRPr="00D67EF9" w:rsidDel="00C83081">
          <w:rPr>
            <w:highlight w:val="yellow"/>
            <w:rPrChange w:id="86" w:author="Lichen Wu" w:date="2022-04-12T20:53:00Z">
              <w:rPr/>
            </w:rPrChange>
          </w:rPr>
          <w:delText>(</w:delText>
        </w:r>
      </w:del>
      <w:del w:id="87" w:author="LipingWang" w:date="2022-04-12T19:08:00Z">
        <w:r w:rsidR="00DD215F" w:rsidRPr="00D67EF9" w:rsidDel="00A75E62">
          <w:rPr>
            <w:highlight w:val="yellow"/>
            <w:rPrChange w:id="88" w:author="Lichen Wu" w:date="2022-04-12T20:53:00Z">
              <w:rPr/>
            </w:rPrChange>
          </w:rPr>
          <w:delText xml:space="preserve">D. </w:delText>
        </w:r>
      </w:del>
      <w:del w:id="89" w:author="LipingWang" w:date="2022-04-12T19:10:00Z">
        <w:r w:rsidR="00DD215F" w:rsidRPr="00D67EF9" w:rsidDel="00C83081">
          <w:rPr>
            <w:highlight w:val="yellow"/>
            <w:rPrChange w:id="90" w:author="Lichen Wu" w:date="2022-04-12T20:53:00Z">
              <w:rPr/>
            </w:rPrChange>
          </w:rPr>
          <w:delText>Li &amp; Song, 2020)</w:delText>
        </w:r>
        <w:r w:rsidR="00DD215F" w:rsidRPr="00D67EF9" w:rsidDel="00C83081">
          <w:rPr>
            <w:highlight w:val="yellow"/>
            <w:rPrChange w:id="91" w:author="Lichen Wu" w:date="2022-04-12T20:53:00Z">
              <w:rPr/>
            </w:rPrChange>
          </w:rPr>
          <w:fldChar w:fldCharType="end"/>
        </w:r>
        <w:r w:rsidR="00DD215F" w:rsidRPr="00D67EF9" w:rsidDel="00C83081">
          <w:rPr>
            <w:highlight w:val="yellow"/>
            <w:rPrChange w:id="92" w:author="Lichen Wu" w:date="2022-04-12T20:53:00Z">
              <w:rPr/>
            </w:rPrChange>
          </w:rPr>
          <w:delText xml:space="preserve">, </w:delText>
        </w:r>
      </w:del>
      <w:del w:id="93" w:author="LipingWang" w:date="2022-04-12T19:09:00Z">
        <w:r w:rsidR="00575472" w:rsidRPr="00D67EF9" w:rsidDel="00A75E62">
          <w:rPr>
            <w:highlight w:val="yellow"/>
            <w:rPrChange w:id="94" w:author="Lichen Wu" w:date="2022-04-12T20:53:00Z">
              <w:rPr/>
            </w:rPrChange>
          </w:rPr>
          <w:delText xml:space="preserve">which is not the case for complex dynamic systems such as HRSS. Alternatively, Gaussian family models, such as </w:delText>
        </w:r>
      </w:del>
      <w:ins w:id="95" w:author="LipingWang" w:date="2022-04-12T19:11:00Z">
        <w:r w:rsidR="00C83081" w:rsidRPr="00D67EF9">
          <w:rPr>
            <w:highlight w:val="yellow"/>
            <w:rPrChange w:id="96" w:author="Lichen Wu" w:date="2022-04-12T20:53:00Z">
              <w:rPr/>
            </w:rPrChange>
          </w:rPr>
          <w:t xml:space="preserve">, </w:t>
        </w:r>
      </w:ins>
      <w:del w:id="97" w:author="LipingWang" w:date="2022-04-12T19:11:00Z">
        <w:r w:rsidR="00575472" w:rsidRPr="00D67EF9" w:rsidDel="00C83081">
          <w:rPr>
            <w:highlight w:val="yellow"/>
            <w:rPrChange w:id="98" w:author="Lichen Wu" w:date="2022-04-12T20:53:00Z">
              <w:rPr/>
            </w:rPrChange>
          </w:rPr>
          <w:delText>g</w:delText>
        </w:r>
      </w:del>
      <w:ins w:id="99" w:author="LipingWang" w:date="2022-04-12T19:11:00Z">
        <w:r w:rsidR="00C83081" w:rsidRPr="00D67EF9">
          <w:rPr>
            <w:highlight w:val="yellow"/>
            <w:rPrChange w:id="100" w:author="Lichen Wu" w:date="2022-04-12T20:53:00Z">
              <w:rPr/>
            </w:rPrChange>
          </w:rPr>
          <w:t>G</w:t>
        </w:r>
      </w:ins>
      <w:r w:rsidR="00575472" w:rsidRPr="00D67EF9">
        <w:rPr>
          <w:highlight w:val="yellow"/>
          <w:rPrChange w:id="101" w:author="Lichen Wu" w:date="2022-04-12T20:53:00Z">
            <w:rPr/>
          </w:rPrChange>
        </w:rPr>
        <w:t xml:space="preserve">aussian process regression (GPR) and </w:t>
      </w:r>
      <w:ins w:id="102" w:author="LipingWang" w:date="2022-04-12T19:11:00Z">
        <w:r w:rsidR="00C83081" w:rsidRPr="00D67EF9">
          <w:rPr>
            <w:highlight w:val="yellow"/>
            <w:rPrChange w:id="103" w:author="Lichen Wu" w:date="2022-04-12T20:53:00Z">
              <w:rPr/>
            </w:rPrChange>
          </w:rPr>
          <w:t>G</w:t>
        </w:r>
      </w:ins>
      <w:del w:id="104" w:author="LipingWang" w:date="2022-04-12T19:11:00Z">
        <w:r w:rsidR="00575472" w:rsidRPr="00D67EF9" w:rsidDel="00C83081">
          <w:rPr>
            <w:highlight w:val="yellow"/>
            <w:rPrChange w:id="105" w:author="Lichen Wu" w:date="2022-04-12T20:53:00Z">
              <w:rPr/>
            </w:rPrChange>
          </w:rPr>
          <w:delText>g</w:delText>
        </w:r>
      </w:del>
      <w:r w:rsidR="00575472" w:rsidRPr="00D67EF9">
        <w:rPr>
          <w:highlight w:val="yellow"/>
          <w:rPrChange w:id="106" w:author="Lichen Wu" w:date="2022-04-12T20:53:00Z">
            <w:rPr/>
          </w:rPrChange>
        </w:rPr>
        <w:t>aussian mixture models (GMM)</w:t>
      </w:r>
      <w:ins w:id="107" w:author="LipingWang" w:date="2022-04-12T19:12:00Z">
        <w:del w:id="108" w:author="Lichen Wu" w:date="2022-04-12T20:52:00Z">
          <w:r w:rsidR="00C83081" w:rsidRPr="00D67EF9" w:rsidDel="00D67EF9">
            <w:rPr>
              <w:highlight w:val="yellow"/>
              <w:rPrChange w:id="109" w:author="Lichen Wu" w:date="2022-04-12T20:53:00Z">
                <w:rPr/>
              </w:rPrChange>
            </w:rPr>
            <w:delText xml:space="preserve">. </w:delText>
          </w:r>
        </w:del>
      </w:ins>
      <w:del w:id="110" w:author="LipingWang" w:date="2022-04-12T19:09:00Z">
        <w:r w:rsidR="00575472" w:rsidRPr="00D67EF9" w:rsidDel="00A75E62">
          <w:rPr>
            <w:highlight w:val="yellow"/>
            <w:rPrChange w:id="111" w:author="Lichen Wu" w:date="2022-04-12T20:53:00Z">
              <w:rPr/>
            </w:rPrChange>
          </w:rPr>
          <w:delText>, have been used to develop data-driven system load predictio</w:delText>
        </w:r>
        <w:r w:rsidRPr="00D67EF9" w:rsidDel="00A75E62">
          <w:rPr>
            <w:highlight w:val="yellow"/>
            <w:rPrChange w:id="112" w:author="Lichen Wu" w:date="2022-04-12T20:53:00Z">
              <w:rPr/>
            </w:rPrChange>
          </w:rPr>
          <w:delText>n</w:delText>
        </w:r>
      </w:del>
      <w:r w:rsidR="00575472" w:rsidRPr="00D67EF9">
        <w:rPr>
          <w:highlight w:val="yellow"/>
          <w:rPrChange w:id="113" w:author="Lichen Wu" w:date="2022-04-12T20:53:00Z">
            <w:rPr/>
          </w:rPrChange>
        </w:rPr>
        <w:t>.</w:t>
      </w:r>
      <w:r w:rsidR="00575472" w:rsidRPr="005F7DE3">
        <w:t xml:space="preserve"> </w:t>
      </w:r>
      <w:del w:id="114" w:author="LipingWang" w:date="2022-04-12T19:12:00Z">
        <w:r w:rsidR="00575472" w:rsidRPr="005F7DE3" w:rsidDel="00C83081">
          <w:delText xml:space="preserve">The primary advantages of gaussian family methods are their nonlinearity, inherent uncertainty formulation component, and multimode properties. As Guenther et al. </w:delText>
        </w:r>
        <w:r w:rsidR="00DD215F" w:rsidRPr="005F7DE3" w:rsidDel="00C83081">
          <w:fldChar w:fldCharType="begin"/>
        </w:r>
        <w:r w:rsidR="00DD215F" w:rsidRPr="005F7DE3" w:rsidDel="00C83081">
          <w:delInstrText xml:space="preserve"> ADDIN ZOTERO_ITEM CSL_CITATION {"citationID":"0YdSQl7L","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delInstrText>
        </w:r>
        <w:r w:rsidR="00DD215F" w:rsidRPr="005F7DE3" w:rsidDel="00C83081">
          <w:fldChar w:fldCharType="separate"/>
        </w:r>
        <w:r w:rsidR="00DD215F" w:rsidRPr="005F7DE3" w:rsidDel="00C83081">
          <w:delText>(Guenther &amp; Sawodny, 2019)</w:delText>
        </w:r>
        <w:r w:rsidR="00DD215F" w:rsidRPr="005F7DE3" w:rsidDel="00C83081">
          <w:fldChar w:fldCharType="end"/>
        </w:r>
        <w:r w:rsidR="00DD215F" w:rsidRPr="005F7DE3" w:rsidDel="00C83081">
          <w:delText xml:space="preserve"> </w:delText>
        </w:r>
        <w:r w:rsidR="00575472" w:rsidRPr="005F7DE3" w:rsidDel="00C83081">
          <w:delText>demonstrate</w:delText>
        </w:r>
        <w:r w:rsidR="00DD215F" w:rsidRPr="005F7DE3" w:rsidDel="00C83081">
          <w:delText>d</w:delText>
        </w:r>
        <w:r w:rsidR="00575472" w:rsidRPr="005F7DE3" w:rsidDel="00C83081">
          <w:delText xml:space="preserve">, </w:delText>
        </w:r>
      </w:del>
      <w:r w:rsidR="00575472" w:rsidRPr="005F7DE3">
        <w:t>GPR ha</w:t>
      </w:r>
      <w:r w:rsidR="00DD215F" w:rsidRPr="005F7DE3">
        <w:t>d</w:t>
      </w:r>
      <w:r w:rsidR="00575472" w:rsidRPr="005F7DE3">
        <w:t xml:space="preserve"> been used to capture the complex and highly subjective relationships between room temperature and subjective </w:t>
      </w:r>
      <w:r w:rsidRPr="005F7DE3">
        <w:t xml:space="preserve">thermal </w:t>
      </w:r>
      <w:r w:rsidR="00575472" w:rsidRPr="005F7DE3">
        <w:t>perception</w:t>
      </w:r>
      <w:ins w:id="115" w:author="LipingWang" w:date="2022-04-12T19:12:00Z">
        <w:r w:rsidR="00C83081" w:rsidRPr="005F7DE3">
          <w:fldChar w:fldCharType="begin"/>
        </w:r>
      </w:ins>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ins w:id="116" w:author="LipingWang" w:date="2022-04-12T19:12:00Z">
        <w:r w:rsidR="00C83081" w:rsidRPr="005F7DE3">
          <w:fldChar w:fldCharType="separate"/>
        </w:r>
      </w:ins>
      <w:r w:rsidR="00A076C2" w:rsidRPr="00A076C2">
        <w:t>(Guenther and Sawodny 2019)</w:t>
      </w:r>
      <w:ins w:id="117" w:author="LipingWang" w:date="2022-04-12T19:12:00Z">
        <w:r w:rsidR="00C83081" w:rsidRPr="005F7DE3">
          <w:fldChar w:fldCharType="end"/>
        </w:r>
      </w:ins>
      <w:r w:rsidR="00575472" w:rsidRPr="005F7DE3">
        <w:t>. The 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del w:id="118" w:author="LipingWang" w:date="2022-04-12T19:13:00Z">
        <w:r w:rsidR="00EB1AD6" w:rsidRPr="005F7DE3" w:rsidDel="00C83081">
          <w:delText>Li et al.</w:delText>
        </w:r>
        <w:r w:rsidR="00CC5CA2" w:rsidRPr="005F7DE3" w:rsidDel="00C83081">
          <w:delText xml:space="preserve"> </w:delText>
        </w:r>
        <w:r w:rsidR="00C301F9" w:rsidRPr="005F7DE3" w:rsidDel="00C83081">
          <w:fldChar w:fldCharType="begin"/>
        </w:r>
        <w:r w:rsidR="00C301F9" w:rsidRPr="005F7DE3" w:rsidDel="00C83081">
          <w:delInstrText xml:space="preserve"> ADDIN ZOTERO_ITEM CSL_CITATION {"citationID":"ZeAXQrNc","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C301F9" w:rsidRPr="005F7DE3" w:rsidDel="00C83081">
          <w:fldChar w:fldCharType="separate"/>
        </w:r>
        <w:r w:rsidR="00C301F9" w:rsidRPr="005F7DE3" w:rsidDel="00C83081">
          <w:delText>(D. Li &amp; Song, 2020)</w:delText>
        </w:r>
        <w:r w:rsidR="00C301F9" w:rsidRPr="005F7DE3" w:rsidDel="00C83081">
          <w:fldChar w:fldCharType="end"/>
        </w:r>
        <w:r w:rsidR="00EB1AD6" w:rsidRPr="005F7DE3" w:rsidDel="00C83081">
          <w:delText xml:space="preserve"> asserted that GMR is appropriate for resolving nonlinear and non-Gaussian industry problems. As </w:delText>
        </w:r>
      </w:del>
      <w:del w:id="119" w:author="LipingWang" w:date="2022-04-12T19:16:00Z">
        <w:r w:rsidR="00EB1AD6" w:rsidRPr="005F7DE3" w:rsidDel="00D11B99">
          <w:delText xml:space="preserve">Srivastav et al. </w:delText>
        </w:r>
        <w:commentRangeStart w:id="120"/>
        <w:r w:rsidR="00DD215F" w:rsidRPr="005F7DE3" w:rsidDel="00D11B99">
          <w:fldChar w:fldCharType="begin"/>
        </w:r>
        <w:r w:rsidR="00DD215F" w:rsidRPr="005F7DE3" w:rsidDel="00D11B99">
          <w:delInstrText xml:space="preserve"> ADDIN ZOTERO_ITEM CSL_CITATION {"citationID":"Aum8Qxg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delInstrText>
        </w:r>
        <w:r w:rsidR="00DD215F" w:rsidRPr="005F7DE3" w:rsidDel="00D11B99">
          <w:fldChar w:fldCharType="separate"/>
        </w:r>
        <w:r w:rsidR="00DD215F" w:rsidRPr="005F7DE3" w:rsidDel="00D11B99">
          <w:delText>(</w:delText>
        </w:r>
      </w:del>
      <w:del w:id="121" w:author="LipingWang" w:date="2022-04-12T19:13:00Z">
        <w:r w:rsidR="00DD215F" w:rsidRPr="005F7DE3" w:rsidDel="00C83081">
          <w:delText>Srivastav et al.,</w:delText>
        </w:r>
      </w:del>
      <w:del w:id="122" w:author="LipingWang" w:date="2022-04-12T19:16:00Z">
        <w:r w:rsidR="00DD215F" w:rsidRPr="005F7DE3" w:rsidDel="00D11B99">
          <w:delText xml:space="preserve"> 2013)</w:delText>
        </w:r>
        <w:r w:rsidR="00DD215F" w:rsidRPr="005F7DE3" w:rsidDel="00D11B99">
          <w:fldChar w:fldCharType="end"/>
        </w:r>
        <w:commentRangeEnd w:id="120"/>
        <w:r w:rsidR="00C83081" w:rsidDel="00D11B99">
          <w:rPr>
            <w:rStyle w:val="CommentReference"/>
          </w:rPr>
          <w:commentReference w:id="120"/>
        </w:r>
        <w:r w:rsidR="00DD215F" w:rsidRPr="005F7DE3" w:rsidDel="00D11B99">
          <w:delText xml:space="preserve"> </w:delText>
        </w:r>
        <w:r w:rsidR="00EB1AD6" w:rsidRPr="005F7DE3" w:rsidDel="00D11B99">
          <w:delText xml:space="preserve">demonstrated for baseline building energy modeling, the number of distinct building operational patterns can be identified using different Gaussians in GMR. Additionally, </w:delText>
        </w:r>
        <w:r w:rsidR="00DD215F" w:rsidRPr="005F7DE3" w:rsidDel="00D11B99">
          <w:fldChar w:fldCharType="begin"/>
        </w:r>
        <w:r w:rsidR="00DD215F" w:rsidRPr="005F7DE3" w:rsidDel="00D11B99">
          <w:delInstrText xml:space="preserve"> ADDIN ZOTERO_ITEM CSL_CITATION {"citationID":"lPtCilK1","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DD215F" w:rsidRPr="005F7DE3" w:rsidDel="00D11B99">
          <w:fldChar w:fldCharType="separate"/>
        </w:r>
        <w:r w:rsidR="00C301F9" w:rsidRPr="005F7DE3" w:rsidDel="00D11B99">
          <w:delText>(</w:delText>
        </w:r>
      </w:del>
      <w:del w:id="123" w:author="LipingWang" w:date="2022-04-12T19:15:00Z">
        <w:r w:rsidR="00C301F9" w:rsidRPr="005F7DE3" w:rsidDel="00D11B99">
          <w:delText>Wang et al., 2018)</w:delText>
        </w:r>
      </w:del>
      <w:del w:id="124" w:author="LipingWang" w:date="2022-04-12T19:16:00Z">
        <w:r w:rsidR="00DD215F" w:rsidRPr="005F7DE3" w:rsidDel="00D11B99">
          <w:fldChar w:fldCharType="end"/>
        </w:r>
        <w:r w:rsidR="00EB1AD6" w:rsidRPr="005F7DE3" w:rsidDel="00D11B99">
          <w:delText xml:space="preserve"> used GMR to forecast hourly energy consumption in buildings. </w:delText>
        </w:r>
        <w:r w:rsidR="00F736C2" w:rsidRPr="005F7DE3" w:rsidDel="00D11B99">
          <w:delText xml:space="preserve">On the other hand, the lack of an online adaptive mechanism makes GMR more difficult to address time-varying processes. </w:delText>
        </w:r>
      </w:del>
    </w:p>
    <w:p w14:paraId="3D0361DA" w14:textId="77777777" w:rsidR="00240A6D" w:rsidRPr="005F7DE3" w:rsidRDefault="00240A6D" w:rsidP="00120FD7">
      <w:pPr>
        <w:jc w:val="both"/>
      </w:pPr>
    </w:p>
    <w:p w14:paraId="35EF0B40" w14:textId="443E8A61" w:rsidR="00575472" w:rsidRPr="005F7DE3" w:rsidRDefault="00F736C2" w:rsidP="00120FD7">
      <w:pPr>
        <w:jc w:val="both"/>
      </w:pPr>
      <w:r w:rsidRPr="005F7DE3">
        <w:t>Considerable efforts have been made in the field of incremental learning</w:t>
      </w:r>
      <w:r w:rsidR="00B3467E" w:rsidRPr="005F7DE3">
        <w:t xml:space="preserve"> GMR</w:t>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del w:id="125" w:author="LipingWang" w:date="2022-04-12T19:17:00Z">
        <w:r w:rsidR="00240A6D" w:rsidRPr="005F7DE3" w:rsidDel="00D11B99">
          <w:delText>Generally, GGMR outperforms GMR from the following perspectives</w:delText>
        </w:r>
        <w:r w:rsidR="00096E5D" w:rsidRPr="005F7DE3" w:rsidDel="00D11B99">
          <w:delText xml:space="preserve"> </w:delText>
        </w:r>
        <w:r w:rsidRPr="005F7DE3" w:rsidDel="00D11B99">
          <w:delText xml:space="preserve">(D. Li &amp; Song, 2020): avoiding the maintenance of all historical data through incremental learning; maintaining model compactness; and increasing model updating efficiency. </w:delText>
        </w:r>
      </w:del>
    </w:p>
    <w:p w14:paraId="5B85F530" w14:textId="0F29391F" w:rsidR="0010242C" w:rsidRPr="005F7DE3" w:rsidRDefault="0010242C" w:rsidP="00120FD7">
      <w:pPr>
        <w:jc w:val="both"/>
        <w:rPr>
          <w:rFonts w:eastAsiaTheme="minorEastAsia"/>
          <w:lang w:eastAsia="zh-CN"/>
        </w:rPr>
      </w:pPr>
    </w:p>
    <w:p w14:paraId="6B368DF0" w14:textId="15E74EC4" w:rsidR="00C6333D" w:rsidRPr="005F7DE3" w:rsidDel="00D11B99" w:rsidRDefault="00C6333D" w:rsidP="00C4330D">
      <w:pPr>
        <w:pStyle w:val="Heading2"/>
        <w:rPr>
          <w:del w:id="126" w:author="LipingWang" w:date="2022-04-12T19:18:00Z"/>
          <w:rFonts w:eastAsiaTheme="minorEastAsia"/>
          <w:lang w:eastAsia="zh-CN"/>
        </w:rPr>
      </w:pPr>
      <w:del w:id="127" w:author="LipingWang" w:date="2022-04-12T19:18:00Z">
        <w:r w:rsidRPr="005F7DE3" w:rsidDel="00D11B99">
          <w:rPr>
            <w:rFonts w:eastAsiaTheme="minorEastAsia"/>
            <w:lang w:eastAsia="zh-CN"/>
          </w:rPr>
          <w:delText>1.</w:delText>
        </w:r>
        <w:r w:rsidR="001A7004" w:rsidRPr="005F7DE3" w:rsidDel="00D11B99">
          <w:rPr>
            <w:rFonts w:eastAsiaTheme="minorEastAsia"/>
            <w:lang w:eastAsia="zh-CN"/>
          </w:rPr>
          <w:delText>4</w:delText>
        </w:r>
        <w:r w:rsidRPr="005F7DE3" w:rsidDel="00D11B99">
          <w:rPr>
            <w:rFonts w:eastAsiaTheme="minorEastAsia"/>
            <w:lang w:eastAsia="zh-CN"/>
          </w:rPr>
          <w:delText xml:space="preserve"> Research Gap</w:delText>
        </w:r>
        <w:r w:rsidR="00680202" w:rsidRPr="005F7DE3" w:rsidDel="00D11B99">
          <w:rPr>
            <w:rFonts w:eastAsiaTheme="minorEastAsia"/>
            <w:lang w:eastAsia="zh-CN"/>
          </w:rPr>
          <w:delText xml:space="preserve"> and Objective</w:delText>
        </w:r>
      </w:del>
    </w:p>
    <w:p w14:paraId="1A54AECA" w14:textId="4091BEDB" w:rsidR="00240A6D" w:rsidRPr="005F7DE3" w:rsidDel="00D11B99" w:rsidRDefault="00240A6D" w:rsidP="00240A6D">
      <w:pPr>
        <w:jc w:val="both"/>
        <w:rPr>
          <w:del w:id="128" w:author="LipingWang" w:date="2022-04-12T19:18:00Z"/>
          <w:rFonts w:eastAsiaTheme="minorEastAsia"/>
          <w:lang w:eastAsia="zh-CN"/>
        </w:rPr>
      </w:pPr>
      <w:del w:id="129" w:author="LipingWang" w:date="2022-04-12T19:17:00Z">
        <w:r w:rsidRPr="005F7DE3" w:rsidDel="00D11B99">
          <w:rPr>
            <w:rFonts w:eastAsiaTheme="minorEastAsia"/>
            <w:lang w:eastAsia="zh-CN"/>
          </w:rPr>
          <w:delText xml:space="preserve">As summarized in (O'Dwyer et al., 2016), buildings' thermal responses are intrinsically complex and particularly susceptible to numerous disturbances (such as solar radiation, various miscellaneous electrical load and air systems load). However, </w:delText>
        </w:r>
      </w:del>
      <w:del w:id="130" w:author="LipingWang" w:date="2022-04-12T19:18:00Z">
        <w:r w:rsidRPr="005F7DE3" w:rsidDel="00D11B99">
          <w:rPr>
            <w:rFonts w:eastAsiaTheme="minorEastAsia"/>
            <w:lang w:eastAsia="zh-CN"/>
          </w:rPr>
          <w:delText xml:space="preserve">RC model is usually restricted to many onsite buildings due to its reliance on </w:delText>
        </w:r>
        <w:r w:rsidR="0090144F" w:rsidRPr="005F7DE3" w:rsidDel="00D11B99">
          <w:rPr>
            <w:rFonts w:eastAsiaTheme="minorEastAsia"/>
            <w:lang w:eastAsia="zh-CN"/>
          </w:rPr>
          <w:delText>lots of</w:delText>
        </w:r>
        <w:r w:rsidRPr="005F7DE3" w:rsidDel="00D11B99">
          <w:rPr>
            <w:rFonts w:eastAsiaTheme="minorEastAsia"/>
            <w:lang w:eastAsia="zh-CN"/>
          </w:rPr>
          <w:delText xml:space="preserve"> sensor inputs and the significant effort required to develop and calibrate. Additionally, uncertainty analysis is critical for predicting building energy consumption, which is not captured by the RC model. </w:delText>
        </w:r>
        <w:r w:rsidR="00825873" w:rsidRPr="005F7DE3" w:rsidDel="00D11B99">
          <w:rPr>
            <w:rFonts w:eastAsiaTheme="minorEastAsia"/>
            <w:lang w:eastAsia="zh-CN"/>
          </w:rPr>
          <w:delText xml:space="preserve">From the posterior distribution, one can derive the forecast uncertainty </w:delText>
        </w:r>
        <w:r w:rsidR="00F9209E" w:rsidRPr="005F7DE3" w:rsidDel="00D11B99">
          <w:rPr>
            <w:rFonts w:eastAsiaTheme="minorEastAsia"/>
            <w:lang w:eastAsia="zh-CN"/>
          </w:rPr>
          <w:fldChar w:fldCharType="begin"/>
        </w:r>
        <w:r w:rsidR="00102551" w:rsidRPr="005F7DE3" w:rsidDel="00D11B99">
          <w:rPr>
            <w:rFonts w:eastAsiaTheme="minorEastAsia"/>
            <w:lang w:eastAsia="zh-CN"/>
          </w:rPr>
          <w:delInstrText xml:space="preserve"> ADDIN ZOTERO_ITEM CSL_CITATION {"citationID":"x2ofkGzJ","properties":{"formattedCitation":"(Zavala et al., 2009)","plainCitation":"(Zavala et al., 2009)","noteIndex":0},"citationItems":[{"id":994,"uris":["http://zotero.org/users/3944343/items/243IFWBD"],"itemData":{"id":994,"type":"article-journal","abstract":"We establish an on-line optimization framework to exploit weather forecast information in the operation of energy systems. We argue that anticipating the weather conditions can lead to more proactive and cost-effective operations. The framework is based on the solution of a stochastic dynamic real-time optimization (D-RTO) problem incorporating forecasts generated from a state-of-the-art weather prediction model. The necessary uncertainty information is extracted from the weather model using an ensemble approach. The accuracy of the forecast trends and uncertainty bounds are validated using real meteorological data. We present a numerical simulation study in a building system to demonstrate the developments.","container-title":"Journal of Process Control","DOI":"10.1016/j.jprocont.2009.07.004","ISSN":"0959-1524","issue":"10","journalAbbreviation":"Journal of Process Control","language":"en","page":"1725-1736","source":"ScienceDirect","title":"On-line economic optimization of energy systems using weather forecast information","volume":"19","author":[{"family":"Zavala","given":"Victor M."},{"family":"Constantinescu","given":"Emil M."},{"family":"Krause","given":"Theodore"},{"family":"Anitescu","given":"Mihai"}],"issued":{"date-parts":[["2009",12,1]]}}}],"schema":"https://github.com/citation-style-language/schema/raw/master/csl-citation.json"} </w:delInstrText>
        </w:r>
        <w:r w:rsidR="00F9209E" w:rsidRPr="005F7DE3" w:rsidDel="00D11B99">
          <w:rPr>
            <w:rFonts w:eastAsiaTheme="minorEastAsia"/>
            <w:lang w:eastAsia="zh-CN"/>
          </w:rPr>
          <w:fldChar w:fldCharType="separate"/>
        </w:r>
        <w:r w:rsidR="00102551" w:rsidRPr="005F7DE3" w:rsidDel="00D11B99">
          <w:rPr>
            <w:rFonts w:eastAsiaTheme="minorEastAsia"/>
          </w:rPr>
          <w:delText>(Zavala et al., 2009)</w:delText>
        </w:r>
        <w:r w:rsidR="00F9209E" w:rsidRPr="005F7DE3" w:rsidDel="00D11B99">
          <w:rPr>
            <w:rFonts w:eastAsiaTheme="minorEastAsia"/>
            <w:lang w:eastAsia="zh-CN"/>
          </w:rPr>
          <w:fldChar w:fldCharType="end"/>
        </w:r>
        <w:r w:rsidR="00F9209E" w:rsidRPr="005F7DE3" w:rsidDel="00D11B99">
          <w:rPr>
            <w:rFonts w:eastAsiaTheme="minorEastAsia"/>
            <w:lang w:eastAsia="zh-CN"/>
          </w:rPr>
          <w:delText>.</w:delText>
        </w:r>
        <w:r w:rsidR="00102551" w:rsidRPr="005F7DE3" w:rsidDel="00D11B99">
          <w:rPr>
            <w:rFonts w:eastAsiaTheme="minorEastAsia"/>
            <w:lang w:eastAsia="zh-CN"/>
          </w:rPr>
          <w:delText xml:space="preserve"> </w:delText>
        </w:r>
        <w:r w:rsidR="00825873" w:rsidRPr="005F7DE3" w:rsidDel="00D11B99">
          <w:rPr>
            <w:rFonts w:eastAsiaTheme="minorEastAsia"/>
            <w:lang w:eastAsia="zh-CN"/>
          </w:rPr>
          <w:delText xml:space="preserve">Bayesian estimation is a component of the GGMR method's uncertainty formulation. However, few studies have been conducted to investigate its application to HRSS load prediction. </w:delText>
        </w:r>
      </w:del>
    </w:p>
    <w:p w14:paraId="3DC23AD9" w14:textId="3253BB70" w:rsidR="00240A6D" w:rsidRPr="005F7DE3" w:rsidDel="00D11B99" w:rsidRDefault="00240A6D" w:rsidP="00240A6D">
      <w:pPr>
        <w:jc w:val="both"/>
        <w:rPr>
          <w:del w:id="131" w:author="LipingWang" w:date="2022-04-12T19:18:00Z"/>
          <w:rFonts w:eastAsiaTheme="minorEastAsia"/>
          <w:lang w:eastAsia="zh-CN"/>
        </w:rPr>
      </w:pPr>
    </w:p>
    <w:p w14:paraId="5F586AE6" w14:textId="0E49D6BB" w:rsidR="00240A6D" w:rsidRPr="005F7DE3" w:rsidRDefault="00240A6D" w:rsidP="00240A6D">
      <w:pPr>
        <w:jc w:val="both"/>
        <w:rPr>
          <w:rFonts w:eastAsiaTheme="minorEastAsia"/>
          <w:lang w:eastAsia="zh-CN"/>
        </w:rPr>
      </w:pPr>
      <w:del w:id="132" w:author="LipingWang" w:date="2022-04-12T19:18:00Z">
        <w:r w:rsidRPr="005F7DE3" w:rsidDel="00D11B99">
          <w:rPr>
            <w:rFonts w:eastAsiaTheme="minorEastAsia"/>
            <w:lang w:eastAsia="zh-CN"/>
          </w:rPr>
          <w:delText xml:space="preserve">To address the </w:delText>
        </w:r>
        <w:r w:rsidR="0090144F" w:rsidRPr="005F7DE3" w:rsidDel="00D11B99">
          <w:rPr>
            <w:rFonts w:eastAsiaTheme="minorEastAsia"/>
            <w:lang w:eastAsia="zh-CN"/>
          </w:rPr>
          <w:delText>above research</w:delText>
        </w:r>
        <w:r w:rsidRPr="005F7DE3" w:rsidDel="00D11B99">
          <w:rPr>
            <w:rFonts w:eastAsiaTheme="minorEastAsia"/>
            <w:lang w:eastAsia="zh-CN"/>
          </w:rPr>
          <w:delText xml:space="preserve"> gap,</w:delText>
        </w:r>
      </w:del>
      <w:ins w:id="133" w:author="LipingWang" w:date="2022-04-12T19:18:00Z">
        <w:r w:rsidR="00D11B99">
          <w:rPr>
            <w:rFonts w:eastAsiaTheme="minorEastAsia"/>
            <w:lang w:eastAsia="zh-CN"/>
          </w:rPr>
          <w:t>In this study,</w:t>
        </w:r>
      </w:ins>
      <w:r w:rsidRPr="005F7DE3">
        <w:rPr>
          <w:rFonts w:eastAsiaTheme="minorEastAsia"/>
          <w:lang w:eastAsia="zh-CN"/>
        </w:rPr>
        <w:t xml:space="preserve"> we propose a hybrid approac</w:t>
      </w:r>
      <w:r w:rsidR="0090144F" w:rsidRPr="005F7DE3">
        <w:rPr>
          <w:rFonts w:eastAsiaTheme="minorEastAsia"/>
          <w:lang w:eastAsia="zh-CN"/>
        </w:rPr>
        <w:t>h</w:t>
      </w:r>
      <w:r w:rsidRPr="005F7DE3">
        <w:rPr>
          <w:rFonts w:eastAsiaTheme="minorEastAsia"/>
          <w:lang w:eastAsia="zh-CN"/>
        </w:rPr>
        <w:t xml:space="preserve">, in which we use </w:t>
      </w:r>
      <w:r w:rsidR="005C3921" w:rsidRPr="005F7DE3">
        <w:rPr>
          <w:rFonts w:eastAsiaTheme="minorEastAsia"/>
          <w:lang w:eastAsia="zh-CN"/>
        </w:rPr>
        <w:t>the outputs from a</w:t>
      </w:r>
      <w:r w:rsidRPr="005F7DE3">
        <w:rPr>
          <w:rFonts w:eastAsiaTheme="minorEastAsia"/>
          <w:lang w:eastAsia="zh-CN"/>
        </w:rPr>
        <w:t xml:space="preserve"> </w:t>
      </w:r>
      <w:ins w:id="134" w:author="LipingWang" w:date="2022-04-12T19:19:00Z">
        <w:r w:rsidR="00D11B99">
          <w:rPr>
            <w:rFonts w:eastAsiaTheme="minorEastAsia"/>
            <w:lang w:eastAsia="zh-CN"/>
          </w:rPr>
          <w:t xml:space="preserve">simpler </w:t>
        </w:r>
      </w:ins>
      <w:r w:rsidRPr="005F7DE3">
        <w:rPr>
          <w:rFonts w:eastAsiaTheme="minorEastAsia"/>
          <w:lang w:eastAsia="zh-CN"/>
        </w:rPr>
        <w:t xml:space="preserve">RC model as one of the inputs to a GGMR model. Additionally, the proposed </w:t>
      </w:r>
      <w:del w:id="135" w:author="LipingWang" w:date="2022-04-12T19:19:00Z">
        <w:r w:rsidR="005C3921" w:rsidRPr="005F7DE3" w:rsidDel="00D11B99">
          <w:rPr>
            <w:rFonts w:eastAsiaTheme="minorEastAsia"/>
            <w:lang w:eastAsia="zh-CN"/>
          </w:rPr>
          <w:delText xml:space="preserve">Hybrid </w:delText>
        </w:r>
      </w:del>
      <w:ins w:id="136" w:author="LipingWang" w:date="2022-04-12T19:19:00Z">
        <w:r w:rsidR="00D11B99">
          <w:rPr>
            <w:rFonts w:eastAsiaTheme="minorEastAsia"/>
            <w:lang w:eastAsia="zh-CN"/>
          </w:rPr>
          <w:t>h</w:t>
        </w:r>
        <w:r w:rsidR="00D11B99" w:rsidRPr="005F7DE3">
          <w:rPr>
            <w:rFonts w:eastAsiaTheme="minorEastAsia"/>
            <w:lang w:eastAsia="zh-CN"/>
          </w:rPr>
          <w:t xml:space="preserve">ybrid </w:t>
        </w:r>
      </w:ins>
      <w:del w:id="137" w:author="LipingWang" w:date="2022-04-12T19:19:00Z">
        <w:r w:rsidR="005C3921" w:rsidRPr="005F7DE3" w:rsidDel="00D11B99">
          <w:rPr>
            <w:rFonts w:eastAsiaTheme="minorEastAsia"/>
            <w:lang w:eastAsia="zh-CN"/>
          </w:rPr>
          <w:delText>Model</w:delText>
        </w:r>
        <w:r w:rsidRPr="005F7DE3" w:rsidDel="00D11B99">
          <w:rPr>
            <w:rFonts w:eastAsiaTheme="minorEastAsia"/>
            <w:lang w:eastAsia="zh-CN"/>
          </w:rPr>
          <w:delText xml:space="preserve"> </w:delText>
        </w:r>
      </w:del>
      <w:ins w:id="138" w:author="LipingWang" w:date="2022-04-12T19:19:00Z">
        <w:r w:rsidR="00D11B99">
          <w:rPr>
            <w:rFonts w:eastAsiaTheme="minorEastAsia"/>
            <w:lang w:eastAsia="zh-CN"/>
          </w:rPr>
          <w:t>m</w:t>
        </w:r>
        <w:r w:rsidR="00D11B99" w:rsidRPr="005F7DE3">
          <w:rPr>
            <w:rFonts w:eastAsiaTheme="minorEastAsia"/>
            <w:lang w:eastAsia="zh-CN"/>
          </w:rPr>
          <w:t xml:space="preserve">odel </w:t>
        </w:r>
      </w:ins>
      <w:r w:rsidR="005C3921" w:rsidRPr="005F7DE3">
        <w:rPr>
          <w:rFonts w:eastAsiaTheme="minorEastAsia"/>
          <w:lang w:eastAsia="zh-CN"/>
        </w:rPr>
        <w:t>can inherit</w:t>
      </w:r>
      <w:r w:rsidRPr="005F7DE3">
        <w:rPr>
          <w:rFonts w:eastAsiaTheme="minorEastAsia"/>
          <w:lang w:eastAsia="zh-CN"/>
        </w:rPr>
        <w:t xml:space="preserve"> the benefits </w:t>
      </w:r>
      <w:r w:rsidR="00DE660D" w:rsidRPr="005F7DE3">
        <w:rPr>
          <w:rFonts w:eastAsiaTheme="minorEastAsia"/>
          <w:lang w:eastAsia="zh-CN"/>
        </w:rPr>
        <w:t>from</w:t>
      </w:r>
      <w:r w:rsidRPr="005F7DE3">
        <w:rPr>
          <w:rFonts w:eastAsiaTheme="minorEastAsia"/>
          <w:lang w:eastAsia="zh-CN"/>
        </w:rPr>
        <w:t xml:space="preserve"> </w:t>
      </w:r>
      <w:r w:rsidR="00DE660D" w:rsidRPr="005F7DE3">
        <w:rPr>
          <w:rFonts w:eastAsiaTheme="minorEastAsia"/>
          <w:lang w:eastAsia="zh-CN"/>
        </w:rPr>
        <w:t xml:space="preserve">the </w:t>
      </w:r>
      <w:r w:rsidRPr="005F7DE3">
        <w:rPr>
          <w:rFonts w:eastAsiaTheme="minorEastAsia"/>
          <w:lang w:eastAsia="zh-CN"/>
        </w:rPr>
        <w:t xml:space="preserve">GGMR </w:t>
      </w:r>
      <w:r w:rsidR="00DE660D" w:rsidRPr="005F7DE3">
        <w:rPr>
          <w:rFonts w:eastAsiaTheme="minorEastAsia"/>
          <w:lang w:eastAsia="zh-CN"/>
        </w:rPr>
        <w:t xml:space="preserve">model and </w:t>
      </w:r>
      <w:r w:rsidR="00F33341" w:rsidRPr="005F7DE3">
        <w:rPr>
          <w:rFonts w:eastAsiaTheme="minorEastAsia"/>
          <w:lang w:eastAsia="zh-CN"/>
        </w:rPr>
        <w:t>overcome the</w:t>
      </w:r>
      <w:r w:rsidRPr="005F7DE3">
        <w:rPr>
          <w:rFonts w:eastAsiaTheme="minorEastAsia"/>
          <w:lang w:eastAsia="zh-CN"/>
        </w:rPr>
        <w:t xml:space="preserve"> limitations of </w:t>
      </w:r>
      <w:r w:rsidR="00DE660D" w:rsidRPr="005F7DE3">
        <w:rPr>
          <w:rFonts w:eastAsiaTheme="minorEastAsia"/>
          <w:lang w:eastAsia="zh-CN"/>
        </w:rPr>
        <w:t xml:space="preserve">the </w:t>
      </w:r>
      <w:r w:rsidRPr="005F7DE3">
        <w:rPr>
          <w:rFonts w:eastAsiaTheme="minorEastAsia"/>
          <w:lang w:eastAsia="zh-CN"/>
        </w:rPr>
        <w:t>RC model</w:t>
      </w:r>
      <w:r w:rsidR="00DE660D" w:rsidRPr="005F7DE3">
        <w:rPr>
          <w:rFonts w:eastAsiaTheme="minorEastAsia"/>
          <w:lang w:eastAsia="zh-CN"/>
        </w:rPr>
        <w:t>.</w:t>
      </w:r>
    </w:p>
    <w:p w14:paraId="56A4B040" w14:textId="3B8109C4" w:rsidR="0010242C" w:rsidRPr="005F7DE3" w:rsidRDefault="0010242C" w:rsidP="00120FD7">
      <w:pPr>
        <w:jc w:val="both"/>
        <w:rPr>
          <w:rFonts w:eastAsiaTheme="minorEastAsia"/>
          <w:lang w:eastAsia="zh-CN"/>
        </w:rPr>
      </w:pPr>
    </w:p>
    <w:p w14:paraId="7C2086BA" w14:textId="3D4BBFDA" w:rsidR="00334E60" w:rsidRPr="005F7DE3" w:rsidRDefault="00AF77D1" w:rsidP="00120FD7">
      <w:pPr>
        <w:jc w:val="both"/>
        <w:rPr>
          <w:rFonts w:eastAsiaTheme="minorEastAsia"/>
          <w:lang w:eastAsia="zh-CN"/>
        </w:rPr>
      </w:pPr>
      <w:r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are detailed in Sec. 2. Section 3 presented </w:t>
      </w:r>
      <w:r w:rsidR="003E58A6" w:rsidRPr="005F7DE3">
        <w:rPr>
          <w:rFonts w:eastAsiaTheme="minorEastAsia"/>
          <w:lang w:eastAsia="zh-CN"/>
        </w:rPr>
        <w:t>model development and case study</w:t>
      </w:r>
      <w:r w:rsidR="00334E60" w:rsidRPr="005F7DE3">
        <w:rPr>
          <w:rFonts w:eastAsiaTheme="minorEastAsia"/>
          <w:lang w:eastAsia="zh-CN"/>
        </w:rPr>
        <w:t xml:space="preserve"> for an existing office at Purdue University before a conclusion in Sec. 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5DACE8A5" w:rsidR="00B834A1" w:rsidRPr="005F7DE3" w:rsidRDefault="00453D53" w:rsidP="004C59D6">
      <w:pPr>
        <w:jc w:val="both"/>
      </w:pPr>
      <w:r w:rsidRPr="005F7DE3">
        <w:t xml:space="preserve">This section discussed the methodology used to improve prediction performance, beginning with the development of RC network </w:t>
      </w:r>
      <w:proofErr w:type="gramStart"/>
      <w:r w:rsidRPr="005F7DE3">
        <w:t>models</w:t>
      </w:r>
      <w:proofErr w:type="gramEnd"/>
      <w:r w:rsidRPr="005F7DE3">
        <w:t xml:space="preserve"> and progressing to the GGMR approach, and finally to the </w:t>
      </w:r>
      <w:del w:id="139" w:author="LipingWang" w:date="2022-04-12T19:20:00Z">
        <w:r w:rsidRPr="005F7DE3" w:rsidDel="0028215C">
          <w:delText xml:space="preserve">Hybrid </w:delText>
        </w:r>
      </w:del>
      <w:ins w:id="140" w:author="LipingWang" w:date="2022-04-12T19:20:00Z">
        <w:r w:rsidR="0028215C">
          <w:t>h</w:t>
        </w:r>
        <w:r w:rsidR="0028215C" w:rsidRPr="005F7DE3">
          <w:t xml:space="preserve">ybrid </w:t>
        </w:r>
      </w:ins>
      <w:del w:id="141" w:author="LipingWang" w:date="2022-04-12T19:20:00Z">
        <w:r w:rsidRPr="005F7DE3" w:rsidDel="0028215C">
          <w:delText xml:space="preserve">Modeling </w:delText>
        </w:r>
      </w:del>
      <w:ins w:id="142" w:author="LipingWang" w:date="2022-04-12T19:20:00Z">
        <w:r w:rsidR="0028215C">
          <w:t>m</w:t>
        </w:r>
        <w:r w:rsidR="0028215C" w:rsidRPr="005F7DE3">
          <w:t xml:space="preserve">odeling </w:t>
        </w:r>
      </w:ins>
      <w:r w:rsidRPr="005F7DE3">
        <w:t>approach, which combines the RC and GGMR approaches. The final subsection describes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lastRenderedPageBreak/>
        <w:t>2.</w:t>
      </w:r>
      <w:r w:rsidR="00896FFF" w:rsidRPr="005F7DE3">
        <w:t>1</w:t>
      </w:r>
      <w:r w:rsidRPr="005F7DE3">
        <w:t xml:space="preserve"> RC Network</w:t>
      </w:r>
      <w:r w:rsidR="00F44120" w:rsidRPr="005F7DE3">
        <w:t xml:space="preserve"> </w:t>
      </w:r>
      <w:r w:rsidR="0090144F" w:rsidRPr="005F7DE3">
        <w:t>Model</w:t>
      </w:r>
    </w:p>
    <w:p w14:paraId="675500F6" w14:textId="06488BD4" w:rsidR="00B83C4A" w:rsidRDefault="00453D53" w:rsidP="00B83C4A">
      <w:r w:rsidRPr="005F7DE3">
        <w:t>Heat balance equations on each temperature or state variable are used to create a RC network model</w:t>
      </w:r>
      <w:r w:rsidR="007E487D"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Pr="005F7DE3">
        <w:t>. A general state-space model for estimating radiant slab systems load is of the form</w:t>
      </w:r>
      <w:r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commentRangeStart w:id="143"/>
        <w:tc>
          <w:tcPr>
            <w:tcW w:w="8100" w:type="dxa"/>
            <w:vAlign w:val="center"/>
          </w:tcPr>
          <w:p w14:paraId="04DBCD69" w14:textId="77777777" w:rsidR="00DE36EC" w:rsidRPr="00DE36EC" w:rsidRDefault="006B6C2F"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w:commentRangeEnd w:id="143"/>
                <m:r>
                  <m:rPr>
                    <m:sty m:val="p"/>
                  </m:rPr>
                  <w:rPr>
                    <w:rStyle w:val="CommentReference"/>
                  </w:rPr>
                  <w:commentReference w:id="143"/>
                </m:r>
              </m:oMath>
            </m:oMathPara>
          </w:p>
        </w:tc>
        <w:tc>
          <w:tcPr>
            <w:tcW w:w="625" w:type="dxa"/>
            <w:vAlign w:val="center"/>
          </w:tcPr>
          <w:p w14:paraId="6D320D43" w14:textId="11443BD4" w:rsidR="00DE36EC" w:rsidRDefault="00DE36EC" w:rsidP="00B83C4A">
            <w:r>
              <w:t>(</w:t>
            </w:r>
            <w:fldSimple w:instr=" SEQ Eq \* MERGEFORMAT ">
              <w:r w:rsidR="0017237F">
                <w:rPr>
                  <w:noProof/>
                </w:rPr>
                <w:t>1</w:t>
              </w:r>
            </w:fldSimple>
            <w:r>
              <w:t>)</w:t>
            </w:r>
          </w:p>
        </w:tc>
      </w:tr>
    </w:tbl>
    <w:p w14:paraId="4293624D" w14:textId="1619D2CB" w:rsidR="00B83C4A" w:rsidRPr="005F7DE3" w:rsidRDefault="00B83C4A" w:rsidP="00B83C4A">
      <w:r w:rsidRPr="005F7DE3">
        <w:t>For a radiant slab system model, the output variable is the cooling and heating load. The state vector contains all the temperature nodes</w:t>
      </w:r>
      <w:del w:id="144" w:author="LipingWang" w:date="2022-04-12T19:21:00Z">
        <w:r w:rsidRPr="005F7DE3" w:rsidDel="0028215C">
          <w:delText xml:space="preserve">, which are </w:delText>
        </w:r>
        <w:r w:rsidR="00DF0DD6" w:rsidRPr="005F7DE3" w:rsidDel="0028215C">
          <w:delText>surrounded</w:delText>
        </w:r>
        <w:r w:rsidRPr="005F7DE3" w:rsidDel="0028215C">
          <w:delText xml:space="preserve"> by the estimated resistors and capacitors</w:delText>
        </w:r>
      </w:del>
      <w:r w:rsidRPr="005F7DE3">
        <w:t xml:space="preserve">. The input vector </w:t>
      </w:r>
      <w:r w:rsidR="00DF0DD6" w:rsidRPr="005F7DE3">
        <w:t>contains</w:t>
      </w:r>
      <w:r w:rsidRPr="005F7DE3">
        <w:t xml:space="preserve"> </w:t>
      </w:r>
      <w:r w:rsidR="002B1990" w:rsidRPr="005F7DE3">
        <w:t>all</w:t>
      </w:r>
      <w:r w:rsidRPr="005F7DE3">
        <w:t xml:space="preserve"> the driving conditions, such as the </w:t>
      </w:r>
      <w:r w:rsidR="00DF0DD6" w:rsidRPr="005F7DE3">
        <w:t>heated</w:t>
      </w:r>
      <w:r w:rsidRPr="005F7DE3">
        <w:t xml:space="preserve"> or chilled water temperature and </w:t>
      </w:r>
      <w:r w:rsidR="00DF0DD6" w:rsidRPr="005F7DE3">
        <w:t xml:space="preserve">its </w:t>
      </w:r>
      <w:r w:rsidRPr="005F7DE3">
        <w:t xml:space="preserve">derivation along the sampling time within tubes, </w:t>
      </w:r>
      <w:r w:rsidR="00DF0DD6" w:rsidRPr="005F7DE3">
        <w:t>exterior</w:t>
      </w:r>
      <w:r w:rsidRPr="005F7DE3">
        <w:t xml:space="preserve"> air temperature, solar radiation, </w:t>
      </w:r>
      <w:r w:rsidR="00AC07B6" w:rsidRPr="005F7DE3">
        <w:t>lighting,</w:t>
      </w:r>
      <w:r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6B6C2F"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935678F" w:rsidR="002B1990" w:rsidRPr="005F7DE3" w:rsidRDefault="002B1990" w:rsidP="00B83C4A">
            <w:r w:rsidRPr="005F7DE3">
              <w:t>(</w:t>
            </w:r>
            <w:fldSimple w:instr=" SEQ Eq \* MERGEFORMAT ">
              <w:r w:rsidR="0017237F">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6B6C2F"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083CBBF3" w:rsidR="007E670F" w:rsidRPr="005F7DE3" w:rsidRDefault="007E670F" w:rsidP="00B83C4A">
            <w:r w:rsidRPr="005F7DE3">
              <w:t>(</w:t>
            </w:r>
            <w:fldSimple w:instr=" SEQ Eq \* MERGEFORMAT ">
              <w:r w:rsidR="0017237F">
                <w:rPr>
                  <w:noProof/>
                </w:rPr>
                <w:t>3</w:t>
              </w:r>
            </w:fldSimple>
            <w:r w:rsidRPr="005F7DE3">
              <w:t>)</w:t>
            </w:r>
          </w:p>
        </w:tc>
      </w:tr>
    </w:tbl>
    <w:p w14:paraId="7B6B2864" w14:textId="712B0E79" w:rsidR="00DE36EC" w:rsidRPr="005F7DE3" w:rsidRDefault="00B83C4A" w:rsidP="00B83C4A">
      <w:r w:rsidRPr="005F7DE3">
        <w:t>A typical 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179D2A57" w:rsidR="007E670F" w:rsidRPr="005F7DE3" w:rsidRDefault="007E670F" w:rsidP="00B83C4A">
            <w:r w:rsidRPr="005F7DE3">
              <w:t>(</w:t>
            </w:r>
            <w:bookmarkStart w:id="145" w:name="rc_opt"/>
            <w:r w:rsidR="000C24BB" w:rsidRPr="005F7DE3">
              <w:fldChar w:fldCharType="begin"/>
            </w:r>
            <w:r w:rsidR="000C24BB" w:rsidRPr="005F7DE3">
              <w:instrText xml:space="preserve"> SEQ Eq \* MERGEFORMAT </w:instrText>
            </w:r>
            <w:r w:rsidR="000C24BB" w:rsidRPr="005F7DE3">
              <w:fldChar w:fldCharType="separate"/>
            </w:r>
            <w:r w:rsidR="0017237F">
              <w:rPr>
                <w:noProof/>
              </w:rPr>
              <w:t>4</w:t>
            </w:r>
            <w:r w:rsidR="000C24BB" w:rsidRPr="005F7DE3">
              <w:rPr>
                <w:noProof/>
              </w:rPr>
              <w:fldChar w:fldCharType="end"/>
            </w:r>
            <w:bookmarkEnd w:id="145"/>
            <w:r w:rsidRPr="005F7DE3">
              <w:t>)</w:t>
            </w:r>
          </w:p>
        </w:tc>
      </w:tr>
    </w:tbl>
    <w:p w14:paraId="41E6D26B" w14:textId="77777777" w:rsidR="00A86194" w:rsidRPr="005F7DE3" w:rsidRDefault="00A86194" w:rsidP="00A86194"/>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6B6C2F"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321E296B" w:rsidR="00FA64CF" w:rsidRPr="005F7DE3" w:rsidRDefault="00FA64CF" w:rsidP="00B83C4A">
            <w:r w:rsidRPr="005F7DE3">
              <w:t>(</w:t>
            </w:r>
            <w:bookmarkStart w:id="146" w:name="gmm"/>
            <w:r w:rsidRPr="005F7DE3">
              <w:fldChar w:fldCharType="begin"/>
            </w:r>
            <w:r w:rsidRPr="005F7DE3">
              <w:instrText xml:space="preserve"> SEQ Eq \* MERGEFORMAT </w:instrText>
            </w:r>
            <w:r w:rsidRPr="005F7DE3">
              <w:fldChar w:fldCharType="separate"/>
            </w:r>
            <w:r w:rsidR="0017237F">
              <w:rPr>
                <w:noProof/>
              </w:rPr>
              <w:t>5</w:t>
            </w:r>
            <w:r w:rsidRPr="005F7DE3">
              <w:rPr>
                <w:noProof/>
              </w:rPr>
              <w:fldChar w:fldCharType="end"/>
            </w:r>
            <w:bookmarkEnd w:id="146"/>
            <w:r w:rsidRPr="005F7DE3">
              <w:t>)</w:t>
            </w:r>
          </w:p>
        </w:tc>
      </w:tr>
    </w:tbl>
    <w:p w14:paraId="6B7E87E3" w14:textId="1F43C578" w:rsidR="00FA64CF" w:rsidRPr="005F7DE3" w:rsidRDefault="00FA64CF" w:rsidP="00CB195C">
      <w:pPr>
        <w:rPr>
          <w:lang w:eastAsia="zh-CN"/>
        </w:rPr>
      </w:pPr>
      <w:r w:rsidRPr="005F7DE3">
        <w:rPr>
          <w:lang w:eastAsia="zh-CN"/>
        </w:rPr>
        <w:t xml:space="preserve">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Pr="005F7DE3">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abov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17237F">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6B6C2F"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16735A92" w:rsidR="00CD451C" w:rsidRPr="005F7DE3" w:rsidRDefault="00CD451C" w:rsidP="00B83C4A">
            <w:r w:rsidRPr="005F7DE3">
              <w:t>(</w:t>
            </w:r>
            <w:bookmarkStart w:id="147" w:name="gmm_2"/>
            <w:r w:rsidRPr="005F7DE3">
              <w:fldChar w:fldCharType="begin"/>
            </w:r>
            <w:r w:rsidRPr="005F7DE3">
              <w:instrText xml:space="preserve"> SEQ Eq \* MERGEFORMAT </w:instrText>
            </w:r>
            <w:r w:rsidRPr="005F7DE3">
              <w:fldChar w:fldCharType="separate"/>
            </w:r>
            <w:r w:rsidR="0017237F">
              <w:rPr>
                <w:noProof/>
              </w:rPr>
              <w:t>6</w:t>
            </w:r>
            <w:r w:rsidRPr="005F7DE3">
              <w:rPr>
                <w:noProof/>
              </w:rPr>
              <w:fldChar w:fldCharType="end"/>
            </w:r>
            <w:bookmarkEnd w:id="147"/>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13"/>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6B6C2F"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32947E8C" w:rsidR="002E1CE3" w:rsidRPr="005F7DE3" w:rsidRDefault="002E1CE3" w:rsidP="00DE36EC">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7</w:t>
            </w:r>
            <w:r w:rsidR="006B6C2F">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6B6C2F"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55C0141D" w:rsidR="002E1CE3" w:rsidRPr="005F7DE3" w:rsidRDefault="002E1CE3" w:rsidP="00DE36EC">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8</w:t>
            </w:r>
            <w:r w:rsidR="006B6C2F">
              <w:rPr>
                <w:noProof/>
              </w:rPr>
              <w:fldChar w:fldCharType="end"/>
            </w:r>
            <w:r w:rsidRPr="005F7DE3">
              <w:t>)</w:t>
            </w:r>
          </w:p>
        </w:tc>
      </w:tr>
    </w:tbl>
    <w:p w14:paraId="5B42F805" w14:textId="0AA096D2"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17237F">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6B6C2F"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57970AF4" w:rsidR="00C23D87" w:rsidRPr="005F7DE3" w:rsidRDefault="00C23D87" w:rsidP="00B83C4A">
            <w:r w:rsidRPr="005F7DE3">
              <w:t>(</w:t>
            </w:r>
            <w:r w:rsidR="006B6C2F">
              <w:fldChar w:fldCharType="begin"/>
            </w:r>
            <w:r w:rsidR="006B6C2F">
              <w:instrText xml:space="preserve"> SEQ Eq \* MERGEFORMAT </w:instrText>
            </w:r>
            <w:r w:rsidR="006B6C2F">
              <w:fldChar w:fldCharType="separate"/>
            </w:r>
            <w:r w:rsidR="0017237F">
              <w:rPr>
                <w:noProof/>
              </w:rPr>
              <w:t>9</w:t>
            </w:r>
            <w:r w:rsidR="006B6C2F">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6B6C2F"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2A49B61" w:rsidR="00D11F2C" w:rsidRPr="005F7DE3" w:rsidRDefault="00D11F2C" w:rsidP="00B83C4A">
            <w:r w:rsidRPr="005F7DE3">
              <w:t>(</w:t>
            </w:r>
            <w:r w:rsidR="006B6C2F">
              <w:fldChar w:fldCharType="begin"/>
            </w:r>
            <w:r w:rsidR="006B6C2F">
              <w:instrText xml:space="preserve"> </w:instrText>
            </w:r>
            <w:r w:rsidR="006B6C2F">
              <w:instrText xml:space="preserve">SEQ Eq \* MERGEFORMAT </w:instrText>
            </w:r>
            <w:r w:rsidR="006B6C2F">
              <w:fldChar w:fldCharType="separate"/>
            </w:r>
            <w:r w:rsidR="0017237F">
              <w:rPr>
                <w:noProof/>
              </w:rPr>
              <w:t>10</w:t>
            </w:r>
            <w:r w:rsidR="006B6C2F">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6B6C2F"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510E75B5" w:rsidR="00D11F2C" w:rsidRPr="005F7DE3" w:rsidRDefault="00D11F2C" w:rsidP="00B83C4A">
            <w:r w:rsidRPr="005F7DE3">
              <w:t>(</w:t>
            </w:r>
            <w:r w:rsidR="006B6C2F">
              <w:fldChar w:fldCharType="begin"/>
            </w:r>
            <w:r w:rsidR="006B6C2F">
              <w:instrText xml:space="preserve"> SEQ Eq \* MERGEFORMAT </w:instrText>
            </w:r>
            <w:r w:rsidR="006B6C2F">
              <w:fldChar w:fldCharType="separate"/>
            </w:r>
            <w:r w:rsidR="0017237F">
              <w:rPr>
                <w:noProof/>
              </w:rPr>
              <w:t>11</w:t>
            </w:r>
            <w:r w:rsidR="006B6C2F">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6B6C2F"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04A47C06" w:rsidR="00390D81" w:rsidRPr="005F7DE3" w:rsidRDefault="00390D81" w:rsidP="00B83C4A">
            <w:r w:rsidRPr="005F7DE3">
              <w:t>(</w:t>
            </w:r>
            <w:fldSimple w:instr=" SEQ Eq \* MERGEFORMAT ">
              <w:r w:rsidR="0017237F">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1D0F61B0"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to</w:t>
      </w:r>
      <w:r w:rsidRPr="005F7DE3">
        <w:t xml:space="preserve"> modeling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g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ill be updated </w:t>
      </w:r>
      <w:r w:rsidR="008F6A72" w:rsidRPr="005F7DE3">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6B6C2F"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A6467E4" w:rsidR="00E72A8D" w:rsidRPr="005F7DE3" w:rsidRDefault="00E72A8D" w:rsidP="00157723">
            <w:pPr>
              <w:spacing w:line="360" w:lineRule="auto"/>
            </w:pPr>
            <w:r w:rsidRPr="005F7DE3">
              <w:t>(</w:t>
            </w:r>
            <w:bookmarkStart w:id="148" w:name="ggmr_start"/>
            <w:r w:rsidR="000C24BB" w:rsidRPr="005F7DE3">
              <w:fldChar w:fldCharType="begin"/>
            </w:r>
            <w:r w:rsidR="000C24BB" w:rsidRPr="005F7DE3">
              <w:instrText xml:space="preserve"> SEQ Eq \* MERGEFORMAT </w:instrText>
            </w:r>
            <w:r w:rsidR="000C24BB" w:rsidRPr="005F7DE3">
              <w:fldChar w:fldCharType="separate"/>
            </w:r>
            <w:r w:rsidR="0017237F">
              <w:rPr>
                <w:noProof/>
              </w:rPr>
              <w:t>13</w:t>
            </w:r>
            <w:r w:rsidR="000C24BB" w:rsidRPr="005F7DE3">
              <w:rPr>
                <w:noProof/>
              </w:rPr>
              <w:fldChar w:fldCharType="end"/>
            </w:r>
            <w:bookmarkEnd w:id="148"/>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6B6C2F"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26321F8" w:rsidR="00E72A8D" w:rsidRPr="005F7DE3" w:rsidRDefault="00E72A8D" w:rsidP="00157723">
            <w:pPr>
              <w:spacing w:line="360" w:lineRule="auto"/>
            </w:pPr>
            <w:r w:rsidRPr="005F7DE3">
              <w:t>(</w:t>
            </w:r>
            <w:fldSimple w:instr=" SEQ Eq \* MERGEFORMAT ">
              <w:r w:rsidR="0017237F">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6B6C2F"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2017D209" w:rsidR="00E72A8D" w:rsidRPr="005F7DE3" w:rsidRDefault="00E72A8D" w:rsidP="00157723">
            <w:pPr>
              <w:spacing w:line="360" w:lineRule="auto"/>
            </w:pPr>
            <w:r w:rsidRPr="005F7DE3">
              <w:t>(</w:t>
            </w:r>
            <w:fldSimple w:instr=" SEQ Eq \* MERGEFORMAT ">
              <w:r w:rsidR="0017237F">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6B6C2F"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7C1759F3" w:rsidR="004845F2" w:rsidRPr="005F7DE3" w:rsidRDefault="004845F2" w:rsidP="00157723">
            <w:pPr>
              <w:spacing w:line="360" w:lineRule="auto"/>
            </w:pPr>
            <w:r w:rsidRPr="005F7DE3">
              <w:t>(</w:t>
            </w:r>
            <w:fldSimple w:instr=" SEQ Eq \* MERGEFORMAT ">
              <w:r w:rsidR="0017237F">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6B6C2F"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63A205D0" w:rsidR="003C7D20" w:rsidRPr="005F7DE3" w:rsidRDefault="003C7D20" w:rsidP="00157723">
            <w:pPr>
              <w:spacing w:line="360" w:lineRule="auto"/>
            </w:pPr>
            <w:r w:rsidRPr="005F7DE3">
              <w:t>(</w:t>
            </w:r>
            <w:fldSimple w:instr=" SEQ Eq \* MERGEFORMAT ">
              <w:r w:rsidR="0017237F">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6B6C2F"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5EA1D27" w:rsidR="003C7D20" w:rsidRPr="005F7DE3" w:rsidRDefault="003C7D20" w:rsidP="00157723">
            <w:pPr>
              <w:spacing w:line="360" w:lineRule="auto"/>
            </w:pPr>
            <w:r w:rsidRPr="005F7DE3">
              <w:t>(</w:t>
            </w:r>
            <w:bookmarkStart w:id="149" w:name="ggmr_end"/>
            <w:r w:rsidR="000C24BB" w:rsidRPr="005F7DE3">
              <w:fldChar w:fldCharType="begin"/>
            </w:r>
            <w:r w:rsidR="000C24BB" w:rsidRPr="005F7DE3">
              <w:instrText xml:space="preserve"> SEQ Eq \* MERGEFORMAT </w:instrText>
            </w:r>
            <w:r w:rsidR="000C24BB" w:rsidRPr="005F7DE3">
              <w:fldChar w:fldCharType="separate"/>
            </w:r>
            <w:r w:rsidR="0017237F">
              <w:rPr>
                <w:noProof/>
              </w:rPr>
              <w:t>18</w:t>
            </w:r>
            <w:r w:rsidR="000C24BB" w:rsidRPr="005F7DE3">
              <w:rPr>
                <w:noProof/>
              </w:rPr>
              <w:fldChar w:fldCharType="end"/>
            </w:r>
            <w:bookmarkEnd w:id="149"/>
            <w:r w:rsidRPr="005F7DE3">
              <w:t>)</w:t>
            </w:r>
          </w:p>
        </w:tc>
      </w:tr>
    </w:tbl>
    <w:p w14:paraId="344F182C" w14:textId="5E59E813"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150" w:name="sec_2_hybrid"/>
      <w:r w:rsidR="00896FFF" w:rsidRPr="005F7DE3">
        <w:t>3</w:t>
      </w:r>
      <w:bookmarkEnd w:id="150"/>
      <w:r w:rsidRPr="005F7DE3">
        <w:t xml:space="preserve"> Hybrid </w:t>
      </w:r>
      <w:r w:rsidR="0090144F" w:rsidRPr="005F7DE3">
        <w:t>Approach</w:t>
      </w:r>
    </w:p>
    <w:p w14:paraId="7E075F28" w14:textId="57EF0645"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8B71BC">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the real time predicted </w:t>
      </w:r>
      <w:r w:rsidR="001B6CB9" w:rsidRPr="005F7DE3">
        <w:t>system</w:t>
      </w:r>
      <w:r w:rsidR="00961179" w:rsidRPr="005F7DE3">
        <w:t xml:space="preserve"> load from RC network model and incremental learning framework from </w:t>
      </w:r>
      <w:r w:rsidR="001A7EC3" w:rsidRPr="005F7DE3">
        <w:t>the GGMR model</w:t>
      </w:r>
      <w:r w:rsidR="00961179" w:rsidRPr="005F7DE3">
        <w:t xml:space="preserve">, </w:t>
      </w:r>
      <w:r w:rsidR="00B60C87" w:rsidRPr="005F7DE3">
        <w:t xml:space="preserve">those trained gaussian components from Expectation Maximization (EM) will be updated </w:t>
      </w:r>
      <w:r w:rsidR="007D53FE" w:rsidRPr="005F7DE3">
        <w:t>accordingly</w:t>
      </w:r>
      <w:r w:rsidR="001A34D3" w:rsidRPr="005F7DE3">
        <w:t xml:space="preserve"> as the update rules shown in </w:t>
      </w:r>
      <w:r w:rsidR="0017237F">
        <w:t>e</w:t>
      </w:r>
      <w:r w:rsidR="001A34D3" w:rsidRPr="005F7DE3">
        <w:t xml:space="preserve">quation </w:t>
      </w:r>
      <w:r w:rsidR="0017237F">
        <w:t>(</w:t>
      </w:r>
      <w:r w:rsidR="0017237F">
        <w:fldChar w:fldCharType="begin"/>
      </w:r>
      <w:r w:rsidR="0017237F">
        <w:instrText xml:space="preserve"> REF ggmr_start \h </w:instrText>
      </w:r>
      <w:r w:rsidR="0017237F">
        <w:fldChar w:fldCharType="separate"/>
      </w:r>
      <w:r w:rsidR="0017237F">
        <w:rPr>
          <w:noProof/>
        </w:rPr>
        <w:t>13</w:t>
      </w:r>
      <w:r w:rsidR="0017237F">
        <w:fldChar w:fldCharType="end"/>
      </w:r>
      <w:r w:rsidR="0017237F">
        <w:t>)</w:t>
      </w:r>
      <w:r w:rsidR="001A34D3" w:rsidRPr="005F7DE3">
        <w:t xml:space="preserve">~ </w:t>
      </w:r>
      <w:r w:rsidR="0017237F">
        <w:t>(</w:t>
      </w:r>
      <w:r w:rsidR="0017237F">
        <w:fldChar w:fldCharType="begin"/>
      </w:r>
      <w:r w:rsidR="0017237F">
        <w:instrText xml:space="preserve"> REF ggmr_end \h </w:instrText>
      </w:r>
      <w:r w:rsidR="0017237F">
        <w:fldChar w:fldCharType="separate"/>
      </w:r>
      <w:r w:rsidR="0017237F">
        <w:rPr>
          <w:noProof/>
        </w:rPr>
        <w:t>18</w:t>
      </w:r>
      <w:r w:rsidR="0017237F">
        <w:fldChar w:fldCharType="end"/>
      </w:r>
      <w:r w:rsidR="0017237F">
        <w:t>)</w:t>
      </w:r>
      <w:r w:rsidR="007D53FE" w:rsidRPr="005F7DE3">
        <w:t xml:space="preserve">. </w:t>
      </w:r>
      <w:r w:rsidR="00527C0E" w:rsidRPr="005F7DE3">
        <w:t>Specifically, the RC network module will get the target time step index from GGMR</w:t>
      </w:r>
      <w:r w:rsidR="003C646C" w:rsidRPr="005F7DE3">
        <w:t xml:space="preserve"> and return the predicted RS system load back to 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4570158A" w:rsidR="0062676E" w:rsidRPr="005F7DE3" w:rsidRDefault="0062676E" w:rsidP="0062676E">
      <w:pPr>
        <w:pStyle w:val="Caption"/>
        <w:rPr>
          <w:rFonts w:cs="Times New Roman"/>
        </w:rPr>
      </w:pPr>
      <w:r w:rsidRPr="005F7DE3">
        <w:rPr>
          <w:rFonts w:cs="Times New Roman"/>
          <w:b/>
          <w:bCs/>
        </w:rPr>
        <w:t xml:space="preserve">Figure </w:t>
      </w:r>
      <w:bookmarkStart w:id="151" w:name="hybrid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060F6">
        <w:rPr>
          <w:rFonts w:cs="Times New Roman"/>
          <w:b/>
          <w:bCs/>
          <w:noProof/>
        </w:rPr>
        <w:t>1</w:t>
      </w:r>
      <w:r w:rsidRPr="005F7DE3">
        <w:rPr>
          <w:rFonts w:cs="Times New Roman"/>
          <w:b/>
          <w:bCs/>
        </w:rPr>
        <w:fldChar w:fldCharType="end"/>
      </w:r>
      <w:bookmarkEnd w:id="151"/>
      <w:r w:rsidRPr="005F7DE3">
        <w:rPr>
          <w:rFonts w:cs="Times New Roman"/>
        </w:rPr>
        <w:t xml:space="preserve"> Underlying </w:t>
      </w:r>
      <w:r w:rsidR="00120EEC" w:rsidRPr="005F7DE3">
        <w:rPr>
          <w:rFonts w:cs="Times New Roman"/>
        </w:rPr>
        <w:t>Communication</w:t>
      </w:r>
      <w:r w:rsidRPr="005F7DE3">
        <w:rPr>
          <w:rFonts w:cs="Times New Roman"/>
        </w:rPr>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152" w:name="sec_2_criteria"/>
      <w:r w:rsidRPr="005F7DE3">
        <w:t>2.</w:t>
      </w:r>
      <w:r w:rsidR="001B6420" w:rsidRPr="005F7DE3">
        <w:t>4</w:t>
      </w:r>
      <w:r w:rsidRPr="005F7DE3">
        <w:t xml:space="preserve"> </w:t>
      </w:r>
      <w:bookmarkEnd w:id="152"/>
      <w:r w:rsidRPr="005F7DE3">
        <w:t>Model Performance Evaluation Criteria</w:t>
      </w:r>
    </w:p>
    <w:p w14:paraId="2940B7A6" w14:textId="77777777" w:rsidR="00A57370" w:rsidRPr="005F7DE3" w:rsidRDefault="00A57370" w:rsidP="00A57370">
      <w:r w:rsidRPr="005F7DE3">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5CBFAEB3" w:rsidR="00A57370" w:rsidRPr="005F7DE3" w:rsidRDefault="00A57370" w:rsidP="000E6F46">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19</w:t>
            </w:r>
            <w:r w:rsidR="006B6C2F">
              <w:rPr>
                <w:noProof/>
              </w:rPr>
              <w:fldChar w:fldCharType="end"/>
            </w:r>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0793281B" w:rsidR="00A57370" w:rsidRPr="005F7DE3" w:rsidRDefault="00A57370" w:rsidP="000E6F46">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0</w:t>
            </w:r>
            <w:r w:rsidR="006B6C2F">
              <w:rPr>
                <w:noProof/>
              </w:rPr>
              <w:fldChar w:fldCharType="end"/>
            </w:r>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592F88FF" w:rsidR="00A57370" w:rsidRPr="005F7DE3" w:rsidRDefault="00A57370" w:rsidP="000E6F46">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1</w:t>
            </w:r>
            <w:r w:rsidR="006B6C2F">
              <w:rPr>
                <w:noProof/>
              </w:rPr>
              <w:fldChar w:fldCharType="end"/>
            </w:r>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27414C6F" w:rsidR="00A57370" w:rsidRPr="005F7DE3" w:rsidRDefault="00A57370" w:rsidP="000E6F46">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2</w:t>
            </w:r>
            <w:r w:rsidR="006B6C2F">
              <w:rPr>
                <w:noProof/>
              </w:rPr>
              <w:fldChar w:fldCharType="end"/>
            </w:r>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0CF15EB5" w:rsidR="00A57370" w:rsidRPr="005F7DE3" w:rsidRDefault="00A57370" w:rsidP="000E6F46">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3</w:t>
            </w:r>
            <w:r w:rsidR="006B6C2F">
              <w:rPr>
                <w:noProof/>
              </w:rPr>
              <w:fldChar w:fldCharType="end"/>
            </w:r>
            <w:r w:rsidRPr="005F7DE3">
              <w:t>)</w:t>
            </w:r>
          </w:p>
        </w:tc>
      </w:tr>
    </w:tbl>
    <w:p w14:paraId="6906A023" w14:textId="3E3A576D" w:rsidR="005534DD" w:rsidRPr="005F7DE3" w:rsidRDefault="00A57370" w:rsidP="00C4330D">
      <w:pPr>
        <w:jc w:val="both"/>
      </w:pPr>
      <w:r w:rsidRPr="005F7DE3">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Pr="005F7DE3">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7752DF44" w:rsidR="00A27328" w:rsidRPr="005F7DE3" w:rsidRDefault="00301C84" w:rsidP="00A27328">
      <w:r w:rsidRPr="005F7DE3">
        <w:t xml:space="preserve">This section </w:t>
      </w:r>
      <w:r w:rsidR="001F6879" w:rsidRPr="005F7DE3">
        <w:t xml:space="preserve">presents </w:t>
      </w:r>
      <w:r w:rsidRPr="005F7DE3">
        <w:t xml:space="preserve">a case study for </w:t>
      </w:r>
      <w:r w:rsidR="001F6879" w:rsidRPr="005F7DE3">
        <w:t xml:space="preserve">all the three proposed methods, including RC network, GGMR and </w:t>
      </w:r>
      <w:ins w:id="153" w:author="LipingWang" w:date="2022-04-12T19:23:00Z">
        <w:r w:rsidR="0028215C">
          <w:t xml:space="preserve">the </w:t>
        </w:r>
      </w:ins>
      <w:r w:rsidR="001F6879" w:rsidRPr="005F7DE3">
        <w:t xml:space="preserve">hybrid approach. </w:t>
      </w:r>
      <w:del w:id="154" w:author="LipingWang" w:date="2022-04-12T19:23:00Z">
        <w:r w:rsidRPr="005F7DE3" w:rsidDel="0028215C">
          <w:delText xml:space="preserve">It begins with a description of the </w:delText>
        </w:r>
        <w:r w:rsidR="002658E3" w:rsidRPr="005F7DE3" w:rsidDel="0028215C">
          <w:delText>test bed</w:delText>
        </w:r>
        <w:r w:rsidR="00D06296" w:rsidRPr="005F7DE3" w:rsidDel="0028215C">
          <w:delText xml:space="preserve">, then moved to the </w:delText>
        </w:r>
        <w:r w:rsidR="008A3BA9" w:rsidRPr="005F7DE3" w:rsidDel="0028215C">
          <w:delText>moved to the model development and selections</w:delText>
        </w:r>
        <w:r w:rsidR="00D06296" w:rsidRPr="005F7DE3" w:rsidDel="0028215C">
          <w:delText>,</w:delText>
        </w:r>
        <w:r w:rsidRPr="005F7DE3" w:rsidDel="0028215C">
          <w:delText xml:space="preserve"> </w:delText>
        </w:r>
        <w:r w:rsidR="002658E3" w:rsidRPr="005F7DE3" w:rsidDel="0028215C">
          <w:delText>and concludes with a comparison of the performance of each modeling approach.</w:delText>
        </w:r>
      </w:del>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731492AC"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del w:id="155" w:author="LipingWang" w:date="2022-04-12T19:24:00Z">
        <w:r w:rsidR="00C759AF" w:rsidRPr="005F7DE3" w:rsidDel="0028215C">
          <w:delText xml:space="preserve">And </w:delText>
        </w:r>
        <w:r w:rsidR="002658E3" w:rsidRPr="005F7DE3" w:rsidDel="0028215C">
          <w:delText xml:space="preserve">further, </w:delText>
        </w:r>
        <w:r w:rsidR="00C759AF" w:rsidRPr="005F7DE3" w:rsidDel="0028215C">
          <w:delText>we used the</w:delText>
        </w:r>
      </w:del>
      <w:ins w:id="156" w:author="LipingWang" w:date="2022-04-12T19:24:00Z">
        <w:r w:rsidR="0028215C">
          <w:t>The</w:t>
        </w:r>
      </w:ins>
      <w:r w:rsidR="00C759AF" w:rsidRPr="005F7DE3">
        <w:t xml:space="preserve"> first two weeks data</w:t>
      </w:r>
      <w:ins w:id="157" w:author="LipingWang" w:date="2022-04-12T19:24:00Z">
        <w:r w:rsidR="0028215C">
          <w:t xml:space="preserve"> were used </w:t>
        </w:r>
      </w:ins>
      <w:del w:id="158" w:author="LipingWang" w:date="2022-04-12T19:24:00Z">
        <w:r w:rsidR="00C759AF" w:rsidRPr="005F7DE3" w:rsidDel="0028215C">
          <w:delText xml:space="preserve"> </w:delText>
        </w:r>
      </w:del>
      <w:r w:rsidR="00C759AF" w:rsidRPr="005F7DE3">
        <w:t xml:space="preserve">for training and the rest of data used for testing. </w:t>
      </w:r>
      <w:r w:rsidR="002658E3" w:rsidRPr="005F7DE3">
        <w:t>T</w:t>
      </w:r>
      <w:r w:rsidR="000342C1" w:rsidRPr="005F7DE3">
        <w:t>he data</w:t>
      </w:r>
      <w:r w:rsidR="002658E3" w:rsidRPr="005F7DE3">
        <w:t>set</w:t>
      </w:r>
      <w:r w:rsidR="000342C1" w:rsidRPr="005F7DE3">
        <w:t xml:space="preserve"> </w:t>
      </w:r>
      <w:r w:rsidR="00581879" w:rsidRPr="005F7DE3">
        <w:t xml:space="preserve">can be divided into </w:t>
      </w:r>
      <w:r w:rsidR="00A439FF" w:rsidRPr="005F7DE3">
        <w:t xml:space="preserve">of two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s: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Façade 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n.d.)","plainCitation":"(Ambient Weather Network n.d.)","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n.d.)</m:t>
        </m:r>
        <m:r>
          <w:rPr>
            <w:rFonts w:ascii="Cambria Math" w:hAnsi="Cambria Math"/>
            <w:i/>
          </w:rPr>
          <w:fldChar w:fldCharType="end"/>
        </m:r>
      </m:oMath>
      <w:r w:rsidR="002234F5" w:rsidRPr="005F7DE3">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are </w:t>
      </w:r>
      <w:r w:rsidR="00581879" w:rsidRPr="005F7DE3">
        <w:t>determined using a</w:t>
      </w:r>
      <w:r w:rsidRPr="005F7DE3">
        <w:t xml:space="preserve"> predefined schedule </w:t>
      </w:r>
      <w:r w:rsidR="003D3E87" w:rsidRPr="005F7DE3">
        <w:t xml:space="preserve">in accordance with </w:t>
      </w:r>
      <w:r w:rsidR="007B5D76" w:rsidRPr="005F7DE3">
        <w:t>ASHRAE 90.1</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7B5D76" w:rsidRPr="005F7DE3">
        <w:fldChar w:fldCharType="begin"/>
      </w:r>
      <w:r w:rsidR="00A076C2">
        <w: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instrText>
      </w:r>
      <w:r w:rsidR="007B5D76" w:rsidRPr="005F7DE3">
        <w:fldChar w:fldCharType="separate"/>
      </w:r>
      <w:r w:rsidR="00A076C2" w:rsidRPr="00A076C2">
        <w:t>(ANSI/ASHRAE/IES 90.1-2010 2010)</w:t>
      </w:r>
      <w:r w:rsidR="007B5D76"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5FFB243C" w:rsidR="002D7DC8" w:rsidRPr="005F7DE3" w:rsidRDefault="00C64756" w:rsidP="00632542">
      <w:r w:rsidRPr="005F7DE3">
        <w:t>The current 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40E36EDA" w:rsidR="00632542" w:rsidRPr="005F7DE3" w:rsidRDefault="003D18DC" w:rsidP="00632542">
      <w:r w:rsidRPr="005F7DE3">
        <w:t>Considering model accuracy-complexity trade-off, t</w:t>
      </w:r>
      <w:r w:rsidR="00632542" w:rsidRPr="005F7DE3">
        <w:t xml:space="preserve">he </w:t>
      </w:r>
      <w:r w:rsidR="00226D89" w:rsidRPr="005F7DE3">
        <w:t xml:space="preserve">following is the </w:t>
      </w:r>
      <w:r w:rsidR="00632542" w:rsidRPr="005F7DE3">
        <w:t xml:space="preserve">overall </w:t>
      </w:r>
      <w:r w:rsidR="00662BEA" w:rsidRPr="005F7DE3">
        <w:t xml:space="preserve">design </w:t>
      </w:r>
      <w:r w:rsidR="00632542" w:rsidRPr="005F7DE3">
        <w:t>logic for RC network construction:</w:t>
      </w:r>
    </w:p>
    <w:p w14:paraId="300403FA" w14:textId="4A2CB1C4" w:rsidR="00632542" w:rsidRPr="005F7DE3" w:rsidRDefault="00226D89" w:rsidP="00632542">
      <w:pPr>
        <w:pStyle w:val="ListParagraph"/>
        <w:numPr>
          <w:ilvl w:val="0"/>
          <w:numId w:val="7"/>
        </w:numPr>
      </w:pPr>
      <w:r w:rsidRPr="005F7DE3">
        <w:t>Improve the</w:t>
      </w:r>
      <w:r w:rsidR="00C94FA1" w:rsidRPr="005F7DE3">
        <w:t xml:space="preserve"> m</w:t>
      </w:r>
      <w:r w:rsidR="00632542" w:rsidRPr="005F7DE3">
        <w:t>odel</w:t>
      </w:r>
      <w:r w:rsidRPr="005F7DE3">
        <w:t>’s</w:t>
      </w:r>
      <w:r w:rsidR="00632542" w:rsidRPr="005F7DE3">
        <w:t xml:space="preserve"> accuracy. The </w:t>
      </w:r>
      <w:r w:rsidR="00662BEA" w:rsidRPr="005F7DE3">
        <w:t xml:space="preserve">RC model </w:t>
      </w:r>
      <w:r w:rsidR="00632542" w:rsidRPr="005F7DE3">
        <w:t xml:space="preserve">should capture the key and most thermal behaviors of targeted </w:t>
      </w:r>
      <w:r w:rsidR="00662BEA" w:rsidRPr="005F7DE3">
        <w:t xml:space="preserve">space to maintain model robustness </w:t>
      </w:r>
      <w:r w:rsidRPr="005F7DE3">
        <w:t>under a variety of</w:t>
      </w:r>
      <w:r w:rsidR="00662BEA" w:rsidRPr="005F7DE3">
        <w:t xml:space="preserve"> operating conditions.</w:t>
      </w:r>
    </w:p>
    <w:p w14:paraId="251967E3" w14:textId="40A9F8C0" w:rsidR="00632542" w:rsidRPr="005F7DE3" w:rsidRDefault="00226D89" w:rsidP="00632542">
      <w:pPr>
        <w:pStyle w:val="ListParagraph"/>
        <w:numPr>
          <w:ilvl w:val="0"/>
          <w:numId w:val="7"/>
        </w:numPr>
      </w:pPr>
      <w:r w:rsidRPr="005F7DE3">
        <w:t xml:space="preserve">Reduce the </w:t>
      </w:r>
      <w:r w:rsidR="00C94FA1" w:rsidRPr="005F7DE3">
        <w:t>complexity</w:t>
      </w:r>
      <w:r w:rsidRPr="005F7DE3">
        <w:t xml:space="preserve"> of model</w:t>
      </w:r>
      <w:r w:rsidR="00C94FA1" w:rsidRPr="005F7DE3">
        <w:t xml:space="preserve">. </w:t>
      </w:r>
      <w:r w:rsidR="00632542" w:rsidRPr="005F7DE3">
        <w:t>Reduce the number of input variables</w:t>
      </w:r>
      <w:r w:rsidR="00662BEA" w:rsidRPr="005F7DE3">
        <w:t xml:space="preserve"> or training data</w:t>
      </w:r>
      <w:r w:rsidR="00632542" w:rsidRPr="005F7DE3">
        <w:t xml:space="preserve"> to </w:t>
      </w:r>
      <w:r w:rsidR="00C94FA1" w:rsidRPr="005F7DE3">
        <w:t xml:space="preserve">avoid </w:t>
      </w:r>
      <w:r w:rsidRPr="005F7DE3">
        <w:t xml:space="preserve">creating an excessively </w:t>
      </w:r>
      <w:r w:rsidR="00C94FA1" w:rsidRPr="005F7DE3">
        <w:t>complex model.</w:t>
      </w:r>
    </w:p>
    <w:p w14:paraId="53B8A741" w14:textId="77777777" w:rsidR="00C64756" w:rsidRPr="005F7DE3" w:rsidRDefault="00C64756" w:rsidP="00C4330D"/>
    <w:p w14:paraId="53751C19" w14:textId="60663CEE" w:rsidR="003D18DC" w:rsidRPr="005F7DE3" w:rsidRDefault="00866877" w:rsidP="00632542">
      <w:r w:rsidRPr="005F7DE3">
        <w:t xml:space="preserve">The major thermal components of </w:t>
      </w:r>
      <w:r w:rsidR="001817E2" w:rsidRPr="005F7DE3">
        <w:t>the living laboratory office space</w:t>
      </w:r>
      <w:r w:rsidR="00474A83" w:rsidRPr="005F7DE3">
        <w:t xml:space="preserve"> </w:t>
      </w:r>
      <w:del w:id="159" w:author="LipingWang" w:date="2022-04-12T19:25:00Z">
        <w:r w:rsidR="001817E2" w:rsidRPr="005F7DE3" w:rsidDel="00B23785">
          <w:fldChar w:fldCharType="begin"/>
        </w:r>
        <w:r w:rsidR="00B71B61" w:rsidRPr="005F7DE3" w:rsidDel="00B23785">
          <w:delInstrText xml:space="preserve"> ADDIN ZOTERO_ITEM CSL_CITATION {"citationID":"cmmV26gv","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1817E2" w:rsidRPr="005F7DE3" w:rsidDel="00B23785">
          <w:fldChar w:fldCharType="separate"/>
        </w:r>
        <w:r w:rsidR="00B71B61" w:rsidRPr="005F7DE3" w:rsidDel="00B23785">
          <w:delText>(Joe &amp; Karava, 2017)</w:delText>
        </w:r>
        <w:r w:rsidR="001817E2" w:rsidRPr="005F7DE3" w:rsidDel="00B23785">
          <w:fldChar w:fldCharType="end"/>
        </w:r>
        <w:r w:rsidRPr="005F7DE3" w:rsidDel="00B23785">
          <w:delText xml:space="preserve"> </w:delText>
        </w:r>
      </w:del>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p>
    <w:p w14:paraId="40AABAE7" w14:textId="77777777" w:rsidR="002A66E5" w:rsidRPr="005F7DE3" w:rsidRDefault="002A66E5" w:rsidP="00632542"/>
    <w:p w14:paraId="21892F6A" w14:textId="74EC73A6" w:rsidR="0065759F" w:rsidRPr="005F7DE3" w:rsidRDefault="003D18DC" w:rsidP="00632542">
      <w:r w:rsidRPr="005F7DE3">
        <w:t xml:space="preserve">In the present study, we experimented </w:t>
      </w:r>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8B71BC">
        <w:rPr>
          <w:b/>
          <w:bCs/>
          <w:noProof/>
        </w:rPr>
        <w:t>2</w:t>
      </w:r>
      <w:r w:rsidR="008B71BC">
        <w:fldChar w:fldCharType="end"/>
      </w:r>
      <w:r w:rsidR="0065759F" w:rsidRPr="005F7DE3">
        <w:t>, w</w:t>
      </w:r>
      <w:r w:rsidR="00C94FA1" w:rsidRPr="005F7DE3">
        <w:t xml:space="preserve">e </w:t>
      </w:r>
      <w:r w:rsidR="0065759F" w:rsidRPr="005F7DE3">
        <w:t>developed</w:t>
      </w:r>
      <w:r w:rsidR="00632542" w:rsidRPr="005F7DE3">
        <w:t xml:space="preserve"> three model</w:t>
      </w:r>
      <w:r w:rsidR="00C94FA1" w:rsidRPr="005F7DE3">
        <w:t>s</w:t>
      </w:r>
      <w:r w:rsidR="0065759F" w:rsidRPr="005F7DE3">
        <w:t xml:space="preserve"> for RC networks</w:t>
      </w:r>
      <w:r w:rsidR="00632542" w:rsidRPr="005F7DE3">
        <w:t xml:space="preserve">, </w:t>
      </w:r>
      <w:r w:rsidR="0065759F" w:rsidRPr="005F7DE3">
        <w:t>four</w:t>
      </w:r>
      <w:r w:rsidR="00632542" w:rsidRPr="005F7DE3">
        <w:t xml:space="preserve">-states Model 1, </w:t>
      </w:r>
      <w:r w:rsidR="0065759F" w:rsidRPr="005F7DE3">
        <w:t>six</w:t>
      </w:r>
      <w:r w:rsidR="00632542" w:rsidRPr="005F7DE3">
        <w:t xml:space="preserve">-states Model </w:t>
      </w:r>
      <w:proofErr w:type="gramStart"/>
      <w:r w:rsidR="00632542" w:rsidRPr="005F7DE3">
        <w:t>2</w:t>
      </w:r>
      <w:proofErr w:type="gramEnd"/>
      <w:r w:rsidR="00632542" w:rsidRPr="005F7DE3">
        <w:t xml:space="preserve"> and </w:t>
      </w:r>
      <w:r w:rsidR="0065759F" w:rsidRPr="005F7DE3">
        <w:t>five</w:t>
      </w:r>
      <w:r w:rsidR="00632542" w:rsidRPr="005F7DE3">
        <w:t>-states Model 3</w:t>
      </w:r>
      <w:r w:rsidR="00D86C17" w:rsidRPr="005F7DE3">
        <w:t>,</w:t>
      </w:r>
      <w:r w:rsidR="00632542" w:rsidRPr="005F7DE3">
        <w:t xml:space="preserve"> </w:t>
      </w:r>
      <w:r w:rsidR="00D86C17" w:rsidRPr="005F7DE3">
        <w:t xml:space="preserve">in which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 xml:space="preserve">represent temperature, capacitances, resistances, heat flux due to radiation and corresponding coefficients. As for the subscripts, </w:t>
      </w:r>
      <m:oMath>
        <m:r>
          <w:rPr>
            <w:rFonts w:ascii="Cambria Math" w:hAnsi="Cambria Math"/>
          </w:rPr>
          <m:t>out, cav,slab,source, sink, env, room, intwall, sol, int, light, AHU, rad</m:t>
        </m:r>
      </m:oMath>
      <w:r w:rsidR="00D86C17" w:rsidRPr="005F7DE3">
        <w:t>, represent outdoor air, façade cavity, slab concrete, hot water or chilled water within tubes, insulation below tubes, envelope, room air, internal wall, solar radiation, internal heat, lighting, air handling unit, thermal heat flux load requirements, respectively.</w:t>
      </w:r>
      <w:r w:rsidR="0065759F" w:rsidRPr="005F7DE3">
        <w:t xml:space="preserve"> </w:t>
      </w:r>
    </w:p>
    <w:p w14:paraId="655FC090" w14:textId="77777777" w:rsidR="0065759F" w:rsidRPr="005F7DE3" w:rsidRDefault="0065759F" w:rsidP="00632542"/>
    <w:p w14:paraId="5AB32FAD" w14:textId="122BEE75" w:rsidR="00632542" w:rsidRPr="005F7DE3" w:rsidRDefault="005D175C" w:rsidP="00632542">
      <w:r w:rsidRPr="005F7DE3">
        <w:t>Each of</w:t>
      </w:r>
      <w:r w:rsidR="00D86C17" w:rsidRPr="005F7DE3">
        <w:t xml:space="preserve"> 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 xml:space="preserve">RC network model for </w:t>
      </w:r>
      <w:r w:rsidR="00C94FA1" w:rsidRPr="005F7DE3">
        <w:t>room</w:t>
      </w:r>
      <w:r w:rsidR="00632542" w:rsidRPr="005F7DE3">
        <w:t xml:space="preserve"> 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double façade system, and room air node to capture the provided disturbance heating or cooling from 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7C49E9" w:rsidRPr="005F7DE3">
        <w:t>In the case of the concrete slab</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 to capture its thermal behaviors</w:t>
      </w:r>
      <w:r w:rsidR="0092798E" w:rsidRPr="005F7DE3">
        <w:t xml:space="preserve">. </w:t>
      </w:r>
      <w:r w:rsidR="007C49E9" w:rsidRPr="005F7DE3">
        <w:t>T</w:t>
      </w:r>
      <w:r w:rsidR="0092798E" w:rsidRPr="005F7DE3">
        <w:t xml:space="preserve">he detailed thermal structure of radiant floor </w:t>
      </w:r>
      <w:r w:rsidR="00930C07" w:rsidRPr="005F7DE3">
        <w:t>was</w:t>
      </w:r>
      <w:r w:rsidR="0092798E" w:rsidRPr="005F7DE3">
        <w:t xml:space="preserve"> </w:t>
      </w:r>
      <w:r w:rsidR="007C49E9" w:rsidRPr="005F7DE3">
        <w:t>omitted from Model 1</w:t>
      </w:r>
      <w:r w:rsidR="001851E9" w:rsidRPr="005F7DE3">
        <w:t>.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w:t>
      </w:r>
      <w:r w:rsidR="0092798E" w:rsidRPr="005F7DE3">
        <w:lastRenderedPageBreak/>
        <w:t xml:space="preserve">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than Model 3 to represent the</w:t>
      </w:r>
      <w:r w:rsidR="002A67BC" w:rsidRPr="005F7DE3">
        <w:t xml:space="preserve"> heat transfer between</w:t>
      </w:r>
      <w:r w:rsidR="00AF48A3" w:rsidRPr="005F7DE3">
        <w:t xml:space="preserve"> </w:t>
      </w:r>
      <w:r w:rsidR="002A67BC" w:rsidRPr="005F7DE3">
        <w:t>source node and another space</w:t>
      </w:r>
      <w:r w:rsidR="00AF48A3" w:rsidRPr="005F7DE3">
        <w:t>.</w:t>
      </w:r>
    </w:p>
    <w:p w14:paraId="231D9968" w14:textId="77777777" w:rsidR="0009191C" w:rsidRPr="005F7DE3" w:rsidRDefault="0009191C" w:rsidP="00BB31D6"/>
    <w:p w14:paraId="313D62FE" w14:textId="340FD9C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8B71BC">
        <w:rPr>
          <w:b/>
          <w:bCs/>
          <w:noProof/>
        </w:rPr>
        <w:t>3</w:t>
      </w:r>
      <w:r w:rsidR="008B71BC">
        <w:fldChar w:fldCharType="end"/>
      </w:r>
      <w:r w:rsidRPr="005F7DE3">
        <w:t xml:space="preserve"> depicts the predicted and actual results obtained during the testing period (10892 sampling points for around 37 days). Model 1 has a significantly higher error</w:t>
      </w:r>
      <w:r w:rsidR="00AF77D1" w:rsidRPr="005F7DE3">
        <w:t>s</w:t>
      </w:r>
      <w:r w:rsidRPr="005F7DE3">
        <w:t xml:space="preserve"> than Models 2 and 3, which can be attributed to the oversimplified concrete slab representation. Model 2 has a lower CVRMSE than Model 3, which is consistent with the addition of a sink node. Table </w:t>
      </w:r>
      <w:r w:rsidR="008B71BC">
        <w:fldChar w:fldCharType="begin"/>
      </w:r>
      <w:r w:rsidR="008B71BC">
        <w:instrText xml:space="preserve"> REF rc_tb_comp \h </w:instrText>
      </w:r>
      <w:r w:rsidR="008B71BC">
        <w:fldChar w:fldCharType="separate"/>
      </w:r>
      <w:r w:rsidR="008B71BC">
        <w:rPr>
          <w:b/>
          <w:bCs/>
          <w:noProof/>
        </w:rPr>
        <w:t>2</w:t>
      </w:r>
      <w:r w:rsidR="008B71BC">
        <w:fldChar w:fldCharType="end"/>
      </w:r>
      <w:r w:rsidRPr="005F7DE3">
        <w:t xml:space="preserve"> contains a more detailed comparison of performance. Model 2 was chosen as the optimal model for the RC network method since it performs better than Model 3 at capturing peaking loads.</w:t>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6B6C2F"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54091275" w:rsidR="00BB31D6" w:rsidRPr="005F7DE3" w:rsidRDefault="00BB31D6" w:rsidP="00482FCA">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4</w:t>
            </w:r>
            <w:r w:rsidR="006B6C2F">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6B6C2F"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3BF7625" w:rsidR="00BB31D6" w:rsidRPr="005F7DE3" w:rsidRDefault="00BB31D6" w:rsidP="00482FCA">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5</w:t>
            </w:r>
            <w:r w:rsidR="006B6C2F">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0A11C515" w:rsidR="00BB31D6" w:rsidRPr="005F7DE3" w:rsidRDefault="00BB31D6" w:rsidP="00482FCA">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6</w:t>
            </w:r>
            <w:r w:rsidR="006B6C2F">
              <w:rPr>
                <w:noProof/>
              </w:rPr>
              <w:fldChar w:fldCharType="end"/>
            </w:r>
            <w:r w:rsidRPr="005F7DE3">
              <w:t>)</w:t>
            </w:r>
          </w:p>
        </w:tc>
      </w:tr>
    </w:tbl>
    <w:p w14:paraId="0FE08725" w14:textId="425B8C43" w:rsidR="00BB31D6" w:rsidRPr="005F7DE3" w:rsidRDefault="00BB31D6" w:rsidP="00BB31D6">
      <w:r w:rsidRPr="005F7DE3">
        <w:t>Thermal resistances, (</w:t>
      </w:r>
      <m:oMath>
        <m:r>
          <w:rPr>
            <w:rFonts w:ascii="Cambria Math" w:hAnsi="Cambria Math"/>
          </w:rPr>
          <m:t>K</m:t>
        </m:r>
        <m:r>
          <m:rPr>
            <m:lit/>
          </m:rPr>
          <w:rPr>
            <w:rFonts w:ascii="Cambria Math" w:hAnsi="Cambria Math"/>
          </w:rPr>
          <m:t>/</m:t>
        </m:r>
        <m:r>
          <w:rPr>
            <w:rFonts w:ascii="Cambria Math" w:hAnsi="Cambria Math"/>
          </w:rPr>
          <m:t>W</m:t>
        </m:r>
      </m:oMath>
      <w:r w:rsidRPr="005F7DE3">
        <w:t>) and thermal capacity (</w:t>
      </w:r>
      <m:oMath>
        <m:r>
          <w:rPr>
            <w:rFonts w:ascii="Cambria Math" w:hAnsi="Cambria Math"/>
          </w:rPr>
          <m:t>J</m:t>
        </m:r>
        <m:r>
          <m:rPr>
            <m:lit/>
          </m:rPr>
          <w:rPr>
            <w:rFonts w:ascii="Cambria Math" w:hAnsi="Cambria Math"/>
          </w:rPr>
          <m:t>/</m:t>
        </m:r>
        <m:r>
          <w:rPr>
            <w:rFonts w:ascii="Cambria Math" w:hAnsi="Cambria Math"/>
          </w:rPr>
          <m:t>K)</m:t>
        </m:r>
      </m:oMath>
      <w:r w:rsidRPr="005F7DE3">
        <w:t xml:space="preserve"> are evaluated using the following equations, the results of which are displayed in Table </w:t>
      </w:r>
      <w:r w:rsidR="008B71BC">
        <w:fldChar w:fldCharType="begin"/>
      </w:r>
      <w:r w:rsidR="008B71BC">
        <w:instrText xml:space="preserve"> REF rc_tb_estima \h </w:instrText>
      </w:r>
      <w:r w:rsidR="008B71BC">
        <w:fldChar w:fldCharType="separate"/>
      </w:r>
      <w:r w:rsidR="008B71BC">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4D338B0C" w:rsidR="00BB31D6" w:rsidRPr="005F7DE3" w:rsidRDefault="00BB31D6" w:rsidP="00482FCA">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7</w:t>
            </w:r>
            <w:r w:rsidR="006B6C2F">
              <w:rPr>
                <w:noProof/>
              </w:rPr>
              <w:fldChar w:fldCharType="end"/>
            </w:r>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C38E629" w:rsidR="00BB31D6" w:rsidRPr="005F7DE3" w:rsidRDefault="00BB31D6" w:rsidP="00482FCA">
            <w:pPr>
              <w:spacing w:line="360" w:lineRule="auto"/>
            </w:pPr>
            <w:r w:rsidRPr="005F7DE3">
              <w:t>(</w:t>
            </w:r>
            <w:r w:rsidR="006B6C2F">
              <w:fldChar w:fldCharType="begin"/>
            </w:r>
            <w:r w:rsidR="006B6C2F">
              <w:instrText xml:space="preserve"> SEQ Eq \* MERGEFORMAT </w:instrText>
            </w:r>
            <w:r w:rsidR="006B6C2F">
              <w:fldChar w:fldCharType="separate"/>
            </w:r>
            <w:r w:rsidR="0017237F">
              <w:rPr>
                <w:noProof/>
              </w:rPr>
              <w:t>28</w:t>
            </w:r>
            <w:r w:rsidR="006B6C2F">
              <w:rPr>
                <w:noProof/>
              </w:rPr>
              <w:fldChar w:fldCharType="end"/>
            </w:r>
            <w:r w:rsidRPr="005F7DE3">
              <w:t>)</w:t>
            </w:r>
          </w:p>
        </w:tc>
      </w:tr>
    </w:tbl>
    <w:p w14:paraId="360AD1CB" w14:textId="690B703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E3FB2">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 (</w:t>
      </w:r>
      <w:proofErr w:type="spellStart"/>
      <w:r w:rsidRPr="005F7DE3">
        <w:t>pyswarms</w:t>
      </w:r>
      <w:proofErr w:type="spellEnd"/>
      <w:r w:rsidRPr="005F7DE3">
        <w:t xml:space="preserve"> </w:t>
      </w:r>
      <w:r w:rsidRPr="005F7DE3">
        <w:fldChar w:fldCharType="begin"/>
      </w:r>
      <w:r w:rsidR="00A076C2">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Pr="005F7DE3">
        <w:fldChar w:fldCharType="separate"/>
      </w:r>
      <w:r w:rsidR="00A076C2" w:rsidRPr="00A076C2">
        <w:t>(James V. Miranda 2018)</w:t>
      </w:r>
      <w:r w:rsidRPr="005F7DE3">
        <w:fldChar w:fldCharType="end"/>
      </w:r>
      <w:r w:rsidRPr="005F7DE3">
        <w:t xml:space="preserve">) was used to solve the above optimization problem. </w:t>
      </w:r>
    </w:p>
    <w:p w14:paraId="43AC6677" w14:textId="77777777" w:rsidR="001E0F94" w:rsidRPr="00C4330D" w:rsidRDefault="001E0F94" w:rsidP="00C4330D"/>
    <w:p w14:paraId="39F0EEBD" w14:textId="69145A5C" w:rsidR="00BB31D6" w:rsidRPr="005F7DE3" w:rsidRDefault="00BB31D6" w:rsidP="00BB31D6">
      <w:pPr>
        <w:pStyle w:val="Caption"/>
        <w:rPr>
          <w:rFonts w:cs="Times New Roman"/>
        </w:rPr>
      </w:pPr>
      <w:r w:rsidRPr="005F7DE3">
        <w:rPr>
          <w:rFonts w:cs="Times New Roman"/>
          <w:b/>
          <w:bCs/>
        </w:rPr>
        <w:t xml:space="preserve">Table </w:t>
      </w:r>
      <w:bookmarkStart w:id="160" w:name="rc_tb_estima"/>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17237F">
        <w:rPr>
          <w:rFonts w:cs="Times New Roman"/>
          <w:b/>
          <w:bCs/>
          <w:noProof/>
        </w:rPr>
        <w:t>1</w:t>
      </w:r>
      <w:r w:rsidRPr="005F7DE3">
        <w:rPr>
          <w:rFonts w:cs="Times New Roman"/>
          <w:b/>
          <w:bCs/>
          <w:noProof/>
        </w:rPr>
        <w:fldChar w:fldCharType="end"/>
      </w:r>
      <w:bookmarkEnd w:id="160"/>
      <w:r w:rsidRPr="005F7DE3">
        <w:rPr>
          <w:rFonts w:cs="Times New Roman"/>
        </w:rP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6B6C2F"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6B6C2F"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6B6C2F"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6B6C2F"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6B6C2F"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6B6C2F"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6B6C2F"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6B6C2F"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6B6C2F"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6B6C2F"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51EC9918" w:rsidR="00BB31D6" w:rsidRDefault="00BB31D6" w:rsidP="00BB31D6">
      <w:pPr>
        <w:widowControl w:val="0"/>
        <w:rPr>
          <w:ins w:id="161" w:author="Lichen Wu" w:date="2022-04-13T00:55:00Z"/>
        </w:rPr>
      </w:pPr>
    </w:p>
    <w:p w14:paraId="3F87B817" w14:textId="511EC3D2" w:rsidR="006D47B4" w:rsidRDefault="006D47B4" w:rsidP="006D47B4">
      <w:pPr>
        <w:widowControl w:val="0"/>
        <w:jc w:val="center"/>
        <w:rPr>
          <w:ins w:id="162" w:author="Lichen Wu" w:date="2022-04-13T00:55:00Z"/>
        </w:rPr>
        <w:pPrChange w:id="163" w:author="Lichen Wu" w:date="2022-04-13T00:56:00Z">
          <w:pPr>
            <w:widowControl w:val="0"/>
            <w:jc w:val="center"/>
          </w:pPr>
        </w:pPrChange>
      </w:pPr>
      <w:ins w:id="164" w:author="Lichen Wu" w:date="2022-04-13T00:55:00Z">
        <w:r>
          <w:rPr>
            <w:noProof/>
          </w:rPr>
          <w:drawing>
            <wp:inline distT="0" distB="0" distL="0" distR="0" wp14:anchorId="0804F0E1" wp14:editId="5112C11B">
              <wp:extent cx="3523221" cy="2331122"/>
              <wp:effectExtent l="19050" t="19050" r="127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565843" cy="2359323"/>
                      </a:xfrm>
                      <a:prstGeom prst="rect">
                        <a:avLst/>
                      </a:prstGeom>
                      <a:ln>
                        <a:solidFill>
                          <a:schemeClr val="tx1"/>
                        </a:solidFill>
                      </a:ln>
                    </pic:spPr>
                  </pic:pic>
                </a:graphicData>
              </a:graphic>
            </wp:inline>
          </w:drawing>
        </w:r>
      </w:ins>
    </w:p>
    <w:p w14:paraId="39223327" w14:textId="6E5962BC" w:rsidR="006D47B4" w:rsidRDefault="006D47B4" w:rsidP="006D47B4">
      <w:pPr>
        <w:widowControl w:val="0"/>
        <w:jc w:val="center"/>
        <w:rPr>
          <w:ins w:id="165" w:author="Lichen Wu" w:date="2022-04-13T00:55:00Z"/>
        </w:rPr>
        <w:pPrChange w:id="166" w:author="Lichen Wu" w:date="2022-04-13T00:55:00Z">
          <w:pPr>
            <w:widowControl w:val="0"/>
          </w:pPr>
        </w:pPrChange>
      </w:pPr>
      <w:ins w:id="167" w:author="Lichen Wu" w:date="2022-04-13T00:55:00Z">
        <w:r>
          <w:rPr>
            <w:noProof/>
          </w:rPr>
          <w:lastRenderedPageBreak/>
          <w:drawing>
            <wp:inline distT="0" distB="0" distL="0" distR="0" wp14:anchorId="06A5397B" wp14:editId="0A584427">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r>
          <w:rPr>
            <w:noProof/>
          </w:rPr>
          <w:drawing>
            <wp:inline distT="0" distB="0" distL="0" distR="0" wp14:anchorId="762DB064" wp14:editId="400FAADD">
              <wp:extent cx="2852504" cy="1974506"/>
              <wp:effectExtent l="19050" t="19050" r="5080" b="698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ins>
    </w:p>
    <w:p w14:paraId="59208F4A" w14:textId="77777777" w:rsidR="006D47B4" w:rsidRPr="005F7DE3" w:rsidRDefault="006D47B4" w:rsidP="00BB31D6">
      <w:pPr>
        <w:widowControl w:val="0"/>
      </w:pPr>
    </w:p>
    <w:p w14:paraId="1BB052B4" w14:textId="11EBE6BC" w:rsidR="00BB31D6" w:rsidRPr="005F7DE3" w:rsidRDefault="00BB31D6" w:rsidP="006D47B4">
      <w:pPr>
        <w:widowControl w:val="0"/>
        <w:pPrChange w:id="168" w:author="Lichen Wu" w:date="2022-04-13T00:56:00Z">
          <w:pPr>
            <w:widowControl w:val="0"/>
            <w:jc w:val="center"/>
          </w:pPr>
        </w:pPrChange>
      </w:pPr>
      <w:commentRangeStart w:id="169"/>
      <w:del w:id="170" w:author="Lichen Wu" w:date="2022-04-13T00:56:00Z">
        <w:r w:rsidRPr="005F7DE3" w:rsidDel="006D47B4">
          <w:rPr>
            <w:noProof/>
          </w:rPr>
          <w:drawing>
            <wp:inline distT="0" distB="0" distL="0" distR="0" wp14:anchorId="66D794C6" wp14:editId="21FF666F">
              <wp:extent cx="5947090" cy="1380664"/>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2075" cy="1421288"/>
                      </a:xfrm>
                      <a:prstGeom prst="rect">
                        <a:avLst/>
                      </a:prstGeom>
                    </pic:spPr>
                  </pic:pic>
                </a:graphicData>
              </a:graphic>
            </wp:inline>
          </w:drawing>
        </w:r>
      </w:del>
      <w:commentRangeEnd w:id="169"/>
      <w:r w:rsidR="00B23785">
        <w:rPr>
          <w:rStyle w:val="CommentReference"/>
        </w:rPr>
        <w:commentReference w:id="169"/>
      </w:r>
    </w:p>
    <w:p w14:paraId="2C2889FE" w14:textId="0A1571D2" w:rsidR="00337E25" w:rsidRPr="005F7DE3" w:rsidRDefault="00BB31D6" w:rsidP="00C4330D">
      <w:pPr>
        <w:pStyle w:val="Caption"/>
      </w:pPr>
      <w:r w:rsidRPr="005F7DE3">
        <w:rPr>
          <w:rFonts w:cs="Times New Roman"/>
          <w:b/>
          <w:bCs/>
        </w:rPr>
        <w:t xml:space="preserve">Figure </w:t>
      </w:r>
      <w:bookmarkStart w:id="171" w:name="rc_fig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060F6">
        <w:rPr>
          <w:rFonts w:cs="Times New Roman"/>
          <w:b/>
          <w:bCs/>
          <w:noProof/>
        </w:rPr>
        <w:t>2</w:t>
      </w:r>
      <w:r w:rsidRPr="005F7DE3">
        <w:rPr>
          <w:rFonts w:cs="Times New Roman"/>
          <w:b/>
          <w:bCs/>
        </w:rPr>
        <w:fldChar w:fldCharType="end"/>
      </w:r>
      <w:bookmarkEnd w:id="171"/>
      <w:r w:rsidRPr="005F7DE3">
        <w:rPr>
          <w:rFonts w:cs="Times New Roman"/>
        </w:rPr>
        <w:t xml:space="preserve"> Structure of RC network. </w:t>
      </w:r>
      <w:del w:id="172" w:author="Lichen Wu" w:date="2022-04-13T00:57:00Z">
        <w:r w:rsidRPr="005F7DE3" w:rsidDel="006D47B4">
          <w:rPr>
            <w:rFonts w:cs="Times New Roman"/>
          </w:rPr>
          <w:delText>Left</w:delText>
        </w:r>
      </w:del>
      <w:ins w:id="173" w:author="Lichen Wu" w:date="2022-04-13T00:57:00Z">
        <w:r w:rsidR="006D47B4">
          <w:rPr>
            <w:rFonts w:cs="Times New Roman"/>
          </w:rPr>
          <w:t>Up</w:t>
        </w:r>
      </w:ins>
      <w:r w:rsidRPr="005F7DE3">
        <w:rPr>
          <w:rFonts w:cs="Times New Roman"/>
        </w:rPr>
        <w:t xml:space="preserve">: Model 1 with </w:t>
      </w:r>
      <w:r w:rsidR="0065759F" w:rsidRPr="005F7DE3">
        <w:rPr>
          <w:rFonts w:cs="Times New Roman"/>
        </w:rPr>
        <w:t>four</w:t>
      </w:r>
      <w:r w:rsidRPr="005F7DE3">
        <w:rPr>
          <w:rFonts w:cs="Times New Roman"/>
        </w:rPr>
        <w:t xml:space="preserve"> states; </w:t>
      </w:r>
      <w:del w:id="174" w:author="Lichen Wu" w:date="2022-04-13T00:57:00Z">
        <w:r w:rsidRPr="005F7DE3" w:rsidDel="006D47B4">
          <w:rPr>
            <w:rFonts w:cs="Times New Roman"/>
          </w:rPr>
          <w:delText>Middle</w:delText>
        </w:r>
      </w:del>
      <w:ins w:id="175" w:author="Lichen Wu" w:date="2022-04-13T00:57:00Z">
        <w:r w:rsidR="006D47B4">
          <w:rPr>
            <w:rFonts w:cs="Times New Roman"/>
          </w:rPr>
          <w:t>Left</w:t>
        </w:r>
      </w:ins>
      <w:r w:rsidRPr="005F7DE3">
        <w:rPr>
          <w:rFonts w:cs="Times New Roman"/>
        </w:rPr>
        <w:t xml:space="preserve">: Model 2 with </w:t>
      </w:r>
      <w:r w:rsidR="0065759F" w:rsidRPr="005F7DE3">
        <w:rPr>
          <w:rFonts w:cs="Times New Roman"/>
        </w:rPr>
        <w:t>six</w:t>
      </w:r>
      <w:r w:rsidRPr="005F7DE3">
        <w:rPr>
          <w:rFonts w:cs="Times New Roman"/>
        </w:rPr>
        <w:t xml:space="preserve"> states; </w:t>
      </w:r>
      <w:del w:id="176" w:author="Lichen Wu" w:date="2022-04-13T00:57:00Z">
        <w:r w:rsidRPr="005F7DE3" w:rsidDel="006D47B4">
          <w:rPr>
            <w:rFonts w:cs="Times New Roman"/>
          </w:rPr>
          <w:delText>Middle</w:delText>
        </w:r>
      </w:del>
      <w:ins w:id="177" w:author="Lichen Wu" w:date="2022-04-13T00:57:00Z">
        <w:r w:rsidR="006D47B4">
          <w:rPr>
            <w:rFonts w:cs="Times New Roman"/>
          </w:rPr>
          <w:t>Right</w:t>
        </w:r>
      </w:ins>
      <w:r w:rsidRPr="005F7DE3">
        <w:rPr>
          <w:rFonts w:cs="Times New Roman"/>
        </w:rPr>
        <w:t xml:space="preserve">: Model 3 with </w:t>
      </w:r>
      <w:r w:rsidR="0065759F" w:rsidRPr="005F7DE3">
        <w:rPr>
          <w:rFonts w:cs="Times New Roman"/>
        </w:rPr>
        <w:t>five</w:t>
      </w:r>
      <w:r w:rsidRPr="005F7DE3">
        <w:rPr>
          <w:rFonts w:cs="Times New Roman"/>
        </w:rPr>
        <w:t xml:space="preserve"> states.</w:t>
      </w:r>
    </w:p>
    <w:p w14:paraId="2C221E64" w14:textId="77777777" w:rsidR="00BB31D6" w:rsidRPr="005F7DE3" w:rsidRDefault="00BB31D6" w:rsidP="00BB31D6">
      <w:pPr>
        <w:keepNext/>
        <w:jc w:val="center"/>
      </w:pPr>
      <w:r w:rsidRPr="005F7DE3">
        <w:rPr>
          <w:noProof/>
        </w:rPr>
        <w:drawing>
          <wp:inline distT="0" distB="0" distL="0" distR="0" wp14:anchorId="1D2F78C0" wp14:editId="26EF6B3D">
            <wp:extent cx="3992777" cy="2106448"/>
            <wp:effectExtent l="19050" t="19050" r="8255" b="8255"/>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4328" cy="2117817"/>
                    </a:xfrm>
                    <a:prstGeom prst="rect">
                      <a:avLst/>
                    </a:prstGeom>
                    <a:ln>
                      <a:solidFill>
                        <a:schemeClr val="tx1"/>
                      </a:solidFill>
                    </a:ln>
                  </pic:spPr>
                </pic:pic>
              </a:graphicData>
            </a:graphic>
          </wp:inline>
        </w:drawing>
      </w:r>
    </w:p>
    <w:p w14:paraId="3830E463" w14:textId="2A731CD7" w:rsidR="00BB31D6" w:rsidRPr="005F7DE3" w:rsidRDefault="00BB31D6" w:rsidP="001E0F94">
      <w:pPr>
        <w:pStyle w:val="Caption"/>
        <w:rPr>
          <w:rFonts w:cs="Times New Roman"/>
        </w:rPr>
      </w:pPr>
      <w:r w:rsidRPr="005F7DE3">
        <w:rPr>
          <w:rFonts w:cs="Times New Roman"/>
          <w:b/>
          <w:bCs/>
        </w:rPr>
        <w:t xml:space="preserve">Figure </w:t>
      </w:r>
      <w:bookmarkStart w:id="178" w:name="rc_fig_comp"/>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060F6">
        <w:rPr>
          <w:rFonts w:cs="Times New Roman"/>
          <w:b/>
          <w:bCs/>
          <w:noProof/>
        </w:rPr>
        <w:t>3</w:t>
      </w:r>
      <w:r w:rsidRPr="005F7DE3">
        <w:rPr>
          <w:rFonts w:cs="Times New Roman"/>
          <w:b/>
          <w:bCs/>
        </w:rPr>
        <w:fldChar w:fldCharType="end"/>
      </w:r>
      <w:bookmarkEnd w:id="178"/>
      <w:r w:rsidRPr="005F7DE3">
        <w:rPr>
          <w:rFonts w:cs="Times New Roman"/>
        </w:rPr>
        <w:t xml:space="preserve"> Testing results for Model 1, Model </w:t>
      </w:r>
      <w:proofErr w:type="gramStart"/>
      <w:r w:rsidRPr="005F7DE3">
        <w:rPr>
          <w:rFonts w:cs="Times New Roman"/>
        </w:rPr>
        <w:t>2</w:t>
      </w:r>
      <w:proofErr w:type="gramEnd"/>
      <w:r w:rsidRPr="005F7DE3">
        <w:rPr>
          <w:rFonts w:cs="Times New Roman"/>
        </w:rPr>
        <w:t xml:space="preserve"> and Model 3</w:t>
      </w:r>
    </w:p>
    <w:p w14:paraId="46B68A2C" w14:textId="5D1C6C1D" w:rsidR="00BB31D6" w:rsidRPr="005F7DE3" w:rsidRDefault="00BB31D6" w:rsidP="00BB31D6">
      <w:pPr>
        <w:pStyle w:val="Caption"/>
        <w:keepNext/>
        <w:rPr>
          <w:rFonts w:cs="Times New Roman"/>
        </w:rPr>
      </w:pPr>
      <w:r w:rsidRPr="005F7DE3">
        <w:rPr>
          <w:rFonts w:cs="Times New Roman"/>
          <w:b/>
          <w:bCs/>
        </w:rPr>
        <w:t xml:space="preserve">Table </w:t>
      </w:r>
      <w:bookmarkStart w:id="179" w:name="rc_tb_comp"/>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17237F">
        <w:rPr>
          <w:rFonts w:cs="Times New Roman"/>
          <w:b/>
          <w:bCs/>
          <w:noProof/>
        </w:rPr>
        <w:t>2</w:t>
      </w:r>
      <w:r w:rsidRPr="005F7DE3">
        <w:rPr>
          <w:rFonts w:cs="Times New Roman"/>
          <w:b/>
          <w:bCs/>
        </w:rPr>
        <w:fldChar w:fldCharType="end"/>
      </w:r>
      <w:bookmarkEnd w:id="179"/>
      <w:r w:rsidRPr="005F7DE3">
        <w:rPr>
          <w:rFonts w:cs="Times New Roman"/>
        </w:rPr>
        <w:t xml:space="preserve"> Comparison of proposed RC models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0" w:author="Lichen Wu" w:date="2022-04-13T01:0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14"/>
        <w:gridCol w:w="1640"/>
        <w:gridCol w:w="1675"/>
        <w:gridCol w:w="1463"/>
        <w:gridCol w:w="1577"/>
        <w:gridCol w:w="1607"/>
        <w:tblGridChange w:id="181">
          <w:tblGrid>
            <w:gridCol w:w="1870"/>
            <w:gridCol w:w="1870"/>
            <w:gridCol w:w="1870"/>
            <w:gridCol w:w="1870"/>
            <w:gridCol w:w="1870"/>
            <w:gridCol w:w="1870"/>
          </w:tblGrid>
        </w:tblGridChange>
      </w:tblGrid>
      <w:tr w:rsidR="000A2985" w:rsidRPr="005F7DE3" w14:paraId="5EA7147D" w14:textId="77777777" w:rsidTr="000A2985">
        <w:trPr>
          <w:jc w:val="center"/>
          <w:trPrChange w:id="182" w:author="Lichen Wu" w:date="2022-04-13T01:00:00Z">
            <w:trPr>
              <w:jc w:val="center"/>
            </w:trPr>
          </w:trPrChange>
        </w:trPr>
        <w:tc>
          <w:tcPr>
            <w:tcW w:w="1614" w:type="dxa"/>
            <w:tcBorders>
              <w:top w:val="single" w:sz="4" w:space="0" w:color="auto"/>
              <w:bottom w:val="single" w:sz="4" w:space="0" w:color="auto"/>
            </w:tcBorders>
            <w:vAlign w:val="center"/>
            <w:tcPrChange w:id="183" w:author="Lichen Wu" w:date="2022-04-13T01:00:00Z">
              <w:tcPr>
                <w:tcW w:w="1870" w:type="dxa"/>
                <w:tcBorders>
                  <w:top w:val="single" w:sz="4" w:space="0" w:color="auto"/>
                  <w:bottom w:val="single" w:sz="4" w:space="0" w:color="auto"/>
                </w:tcBorders>
                <w:vAlign w:val="center"/>
              </w:tcPr>
            </w:tcPrChange>
          </w:tcPr>
          <w:p w14:paraId="63DF9C83" w14:textId="77777777" w:rsidR="000A2985" w:rsidRPr="005F7DE3" w:rsidRDefault="000A2985"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Change w:id="184" w:author="Lichen Wu" w:date="2022-04-13T01:00:00Z">
              <w:tcPr>
                <w:tcW w:w="1870" w:type="dxa"/>
                <w:tcBorders>
                  <w:top w:val="single" w:sz="4" w:space="0" w:color="auto"/>
                  <w:bottom w:val="single" w:sz="4" w:space="0" w:color="auto"/>
                </w:tcBorders>
                <w:vAlign w:val="center"/>
              </w:tcPr>
            </w:tcPrChange>
          </w:tcPr>
          <w:p w14:paraId="14844853" w14:textId="77777777" w:rsidR="000A2985" w:rsidRPr="005F7DE3" w:rsidRDefault="000A2985"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Change w:id="185" w:author="Lichen Wu" w:date="2022-04-13T01:00:00Z">
              <w:tcPr>
                <w:tcW w:w="1870" w:type="dxa"/>
                <w:tcBorders>
                  <w:top w:val="single" w:sz="4" w:space="0" w:color="auto"/>
                  <w:bottom w:val="single" w:sz="4" w:space="0" w:color="auto"/>
                </w:tcBorders>
                <w:vAlign w:val="center"/>
              </w:tcPr>
            </w:tcPrChange>
          </w:tcPr>
          <w:p w14:paraId="31D75FDC" w14:textId="77777777" w:rsidR="000A2985" w:rsidRPr="005F7DE3" w:rsidRDefault="000A2985" w:rsidP="00BA158B">
            <w:pPr>
              <w:jc w:val="center"/>
              <w:rPr>
                <w:b/>
                <w:bCs/>
                <w:lang w:eastAsia="zh-CN"/>
              </w:rPr>
            </w:pPr>
            <w:r w:rsidRPr="005F7DE3">
              <w:rPr>
                <w:b/>
                <w:bCs/>
                <w:lang w:eastAsia="zh-CN"/>
              </w:rPr>
              <w:t>CVRMSE (%)</w:t>
            </w:r>
          </w:p>
        </w:tc>
        <w:tc>
          <w:tcPr>
            <w:tcW w:w="1463" w:type="dxa"/>
            <w:tcBorders>
              <w:top w:val="single" w:sz="4" w:space="0" w:color="auto"/>
              <w:bottom w:val="single" w:sz="4" w:space="0" w:color="auto"/>
            </w:tcBorders>
            <w:tcPrChange w:id="186" w:author="Lichen Wu" w:date="2022-04-13T01:00:00Z">
              <w:tcPr>
                <w:tcW w:w="1870" w:type="dxa"/>
                <w:tcBorders>
                  <w:top w:val="single" w:sz="4" w:space="0" w:color="auto"/>
                  <w:bottom w:val="single" w:sz="4" w:space="0" w:color="auto"/>
                </w:tcBorders>
              </w:tcPr>
            </w:tcPrChange>
          </w:tcPr>
          <w:p w14:paraId="6A642375" w14:textId="77777777" w:rsidR="000A2985" w:rsidRPr="005F7DE3" w:rsidRDefault="000A2985" w:rsidP="00BA158B">
            <w:pPr>
              <w:jc w:val="center"/>
              <w:rPr>
                <w:ins w:id="187" w:author="Lichen Wu" w:date="2022-04-13T01:00:00Z"/>
                <w:b/>
                <w:bCs/>
                <w:lang w:eastAsia="zh-CN"/>
              </w:rPr>
            </w:pPr>
          </w:p>
        </w:tc>
        <w:tc>
          <w:tcPr>
            <w:tcW w:w="1577" w:type="dxa"/>
            <w:tcBorders>
              <w:top w:val="single" w:sz="4" w:space="0" w:color="auto"/>
              <w:bottom w:val="single" w:sz="4" w:space="0" w:color="auto"/>
            </w:tcBorders>
            <w:vAlign w:val="center"/>
            <w:tcPrChange w:id="188" w:author="Lichen Wu" w:date="2022-04-13T01:00:00Z">
              <w:tcPr>
                <w:tcW w:w="1870" w:type="dxa"/>
                <w:tcBorders>
                  <w:top w:val="single" w:sz="4" w:space="0" w:color="auto"/>
                  <w:bottom w:val="single" w:sz="4" w:space="0" w:color="auto"/>
                </w:tcBorders>
                <w:vAlign w:val="center"/>
              </w:tcPr>
            </w:tcPrChange>
          </w:tcPr>
          <w:p w14:paraId="2E854E3E" w14:textId="4A7AF70A" w:rsidR="000A2985" w:rsidRPr="005F7DE3" w:rsidRDefault="000A2985"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Change w:id="189" w:author="Lichen Wu" w:date="2022-04-13T01:00:00Z">
              <w:tcPr>
                <w:tcW w:w="1870" w:type="dxa"/>
                <w:tcBorders>
                  <w:top w:val="single" w:sz="4" w:space="0" w:color="auto"/>
                  <w:bottom w:val="single" w:sz="4" w:space="0" w:color="auto"/>
                </w:tcBorders>
                <w:vAlign w:val="center"/>
              </w:tcPr>
            </w:tcPrChange>
          </w:tcPr>
          <w:p w14:paraId="4B1779C3" w14:textId="77777777" w:rsidR="000A2985" w:rsidRPr="005F7DE3" w:rsidRDefault="000A2985" w:rsidP="00BA158B">
            <w:pPr>
              <w:jc w:val="center"/>
              <w:rPr>
                <w:b/>
                <w:bCs/>
                <w:lang w:eastAsia="zh-CN"/>
              </w:rPr>
            </w:pPr>
            <w:r w:rsidRPr="005F7DE3">
              <w:rPr>
                <w:b/>
                <w:bCs/>
                <w:lang w:eastAsia="zh-CN"/>
              </w:rPr>
              <w:t>MAPE (%)</w:t>
            </w:r>
          </w:p>
        </w:tc>
      </w:tr>
      <w:tr w:rsidR="000A2985" w:rsidRPr="005F7DE3" w14:paraId="7CA282A6" w14:textId="77777777" w:rsidTr="000A2985">
        <w:trPr>
          <w:jc w:val="center"/>
          <w:trPrChange w:id="190" w:author="Lichen Wu" w:date="2022-04-13T01:00:00Z">
            <w:trPr>
              <w:jc w:val="center"/>
            </w:trPr>
          </w:trPrChange>
        </w:trPr>
        <w:tc>
          <w:tcPr>
            <w:tcW w:w="1614" w:type="dxa"/>
            <w:tcBorders>
              <w:top w:val="single" w:sz="4" w:space="0" w:color="auto"/>
            </w:tcBorders>
            <w:vAlign w:val="center"/>
            <w:tcPrChange w:id="191" w:author="Lichen Wu" w:date="2022-04-13T01:00:00Z">
              <w:tcPr>
                <w:tcW w:w="1870" w:type="dxa"/>
                <w:tcBorders>
                  <w:top w:val="single" w:sz="4" w:space="0" w:color="auto"/>
                </w:tcBorders>
                <w:vAlign w:val="center"/>
              </w:tcPr>
            </w:tcPrChange>
          </w:tcPr>
          <w:p w14:paraId="4AC9F9C5" w14:textId="77777777" w:rsidR="000A2985" w:rsidRPr="005F7DE3" w:rsidRDefault="000A2985" w:rsidP="00BA158B">
            <w:pPr>
              <w:jc w:val="center"/>
              <w:rPr>
                <w:lang w:eastAsia="zh-CN"/>
              </w:rPr>
            </w:pPr>
            <w:r w:rsidRPr="005F7DE3">
              <w:rPr>
                <w:lang w:eastAsia="zh-CN"/>
              </w:rPr>
              <w:t>Model 1</w:t>
            </w:r>
          </w:p>
        </w:tc>
        <w:tc>
          <w:tcPr>
            <w:tcW w:w="1640" w:type="dxa"/>
            <w:tcBorders>
              <w:top w:val="single" w:sz="4" w:space="0" w:color="auto"/>
            </w:tcBorders>
            <w:vAlign w:val="center"/>
            <w:tcPrChange w:id="192" w:author="Lichen Wu" w:date="2022-04-13T01:00:00Z">
              <w:tcPr>
                <w:tcW w:w="1870" w:type="dxa"/>
                <w:tcBorders>
                  <w:top w:val="single" w:sz="4" w:space="0" w:color="auto"/>
                </w:tcBorders>
                <w:vAlign w:val="center"/>
              </w:tcPr>
            </w:tcPrChange>
          </w:tcPr>
          <w:p w14:paraId="417FC5CB" w14:textId="77777777" w:rsidR="000A2985" w:rsidRPr="005F7DE3" w:rsidRDefault="000A2985" w:rsidP="00BA158B">
            <w:pPr>
              <w:jc w:val="center"/>
              <w:rPr>
                <w:lang w:eastAsia="zh-CN"/>
              </w:rPr>
            </w:pPr>
            <w:r w:rsidRPr="005F7DE3">
              <w:rPr>
                <w:lang w:eastAsia="zh-CN"/>
              </w:rPr>
              <w:t>156.96</w:t>
            </w:r>
          </w:p>
        </w:tc>
        <w:tc>
          <w:tcPr>
            <w:tcW w:w="1675" w:type="dxa"/>
            <w:tcBorders>
              <w:top w:val="single" w:sz="4" w:space="0" w:color="auto"/>
            </w:tcBorders>
            <w:vAlign w:val="center"/>
            <w:tcPrChange w:id="193" w:author="Lichen Wu" w:date="2022-04-13T01:00:00Z">
              <w:tcPr>
                <w:tcW w:w="1870" w:type="dxa"/>
                <w:tcBorders>
                  <w:top w:val="single" w:sz="4" w:space="0" w:color="auto"/>
                </w:tcBorders>
                <w:vAlign w:val="center"/>
              </w:tcPr>
            </w:tcPrChange>
          </w:tcPr>
          <w:p w14:paraId="5DD3E4AC" w14:textId="77777777" w:rsidR="000A2985" w:rsidRPr="005F7DE3" w:rsidRDefault="000A2985" w:rsidP="00BA158B">
            <w:pPr>
              <w:jc w:val="center"/>
              <w:rPr>
                <w:lang w:eastAsia="zh-CN"/>
              </w:rPr>
            </w:pPr>
            <w:r w:rsidRPr="005F7DE3">
              <w:rPr>
                <w:lang w:eastAsia="zh-CN"/>
              </w:rPr>
              <w:t>117.52</w:t>
            </w:r>
          </w:p>
        </w:tc>
        <w:tc>
          <w:tcPr>
            <w:tcW w:w="1463" w:type="dxa"/>
            <w:tcBorders>
              <w:top w:val="single" w:sz="4" w:space="0" w:color="auto"/>
            </w:tcBorders>
            <w:tcPrChange w:id="194" w:author="Lichen Wu" w:date="2022-04-13T01:00:00Z">
              <w:tcPr>
                <w:tcW w:w="1870" w:type="dxa"/>
                <w:tcBorders>
                  <w:top w:val="single" w:sz="4" w:space="0" w:color="auto"/>
                </w:tcBorders>
              </w:tcPr>
            </w:tcPrChange>
          </w:tcPr>
          <w:p w14:paraId="0BCFAF04" w14:textId="77777777" w:rsidR="000A2985" w:rsidRPr="005F7DE3" w:rsidRDefault="000A2985" w:rsidP="00BA158B">
            <w:pPr>
              <w:jc w:val="center"/>
              <w:rPr>
                <w:ins w:id="195" w:author="Lichen Wu" w:date="2022-04-13T01:00:00Z"/>
                <w:lang w:eastAsia="zh-CN"/>
              </w:rPr>
            </w:pPr>
          </w:p>
        </w:tc>
        <w:tc>
          <w:tcPr>
            <w:tcW w:w="1577" w:type="dxa"/>
            <w:tcBorders>
              <w:top w:val="single" w:sz="4" w:space="0" w:color="auto"/>
            </w:tcBorders>
            <w:vAlign w:val="center"/>
            <w:tcPrChange w:id="196" w:author="Lichen Wu" w:date="2022-04-13T01:00:00Z">
              <w:tcPr>
                <w:tcW w:w="1870" w:type="dxa"/>
                <w:tcBorders>
                  <w:top w:val="single" w:sz="4" w:space="0" w:color="auto"/>
                </w:tcBorders>
                <w:vAlign w:val="center"/>
              </w:tcPr>
            </w:tcPrChange>
          </w:tcPr>
          <w:p w14:paraId="24F871DA" w14:textId="1EB11DC4" w:rsidR="000A2985" w:rsidRPr="005F7DE3" w:rsidRDefault="000A2985" w:rsidP="00BA158B">
            <w:pPr>
              <w:jc w:val="center"/>
              <w:rPr>
                <w:lang w:eastAsia="zh-CN"/>
              </w:rPr>
            </w:pPr>
            <w:r w:rsidRPr="005F7DE3">
              <w:rPr>
                <w:lang w:eastAsia="zh-CN"/>
              </w:rPr>
              <w:t>5.76</w:t>
            </w:r>
          </w:p>
        </w:tc>
        <w:tc>
          <w:tcPr>
            <w:tcW w:w="1607" w:type="dxa"/>
            <w:tcBorders>
              <w:top w:val="single" w:sz="4" w:space="0" w:color="auto"/>
            </w:tcBorders>
            <w:vAlign w:val="center"/>
            <w:tcPrChange w:id="197" w:author="Lichen Wu" w:date="2022-04-13T01:00:00Z">
              <w:tcPr>
                <w:tcW w:w="1870" w:type="dxa"/>
                <w:tcBorders>
                  <w:top w:val="single" w:sz="4" w:space="0" w:color="auto"/>
                </w:tcBorders>
                <w:vAlign w:val="center"/>
              </w:tcPr>
            </w:tcPrChange>
          </w:tcPr>
          <w:p w14:paraId="6A348A17" w14:textId="77777777" w:rsidR="000A2985" w:rsidRPr="005F7DE3" w:rsidRDefault="000A2985" w:rsidP="00BA158B">
            <w:pPr>
              <w:jc w:val="center"/>
              <w:rPr>
                <w:lang w:eastAsia="zh-CN"/>
              </w:rPr>
            </w:pPr>
            <w:r w:rsidRPr="005F7DE3">
              <w:rPr>
                <w:lang w:eastAsia="zh-CN"/>
              </w:rPr>
              <w:t>87.88</w:t>
            </w:r>
          </w:p>
        </w:tc>
      </w:tr>
      <w:tr w:rsidR="000A2985" w:rsidRPr="005F7DE3" w14:paraId="190975F0" w14:textId="77777777" w:rsidTr="000A2985">
        <w:trPr>
          <w:jc w:val="center"/>
          <w:trPrChange w:id="198" w:author="Lichen Wu" w:date="2022-04-13T01:00:00Z">
            <w:trPr>
              <w:jc w:val="center"/>
            </w:trPr>
          </w:trPrChange>
        </w:trPr>
        <w:tc>
          <w:tcPr>
            <w:tcW w:w="1614" w:type="dxa"/>
            <w:vAlign w:val="center"/>
            <w:tcPrChange w:id="199" w:author="Lichen Wu" w:date="2022-04-13T01:00:00Z">
              <w:tcPr>
                <w:tcW w:w="1870" w:type="dxa"/>
                <w:vAlign w:val="center"/>
              </w:tcPr>
            </w:tcPrChange>
          </w:tcPr>
          <w:p w14:paraId="017B0289" w14:textId="77777777" w:rsidR="000A2985" w:rsidRPr="005F7DE3" w:rsidRDefault="000A2985" w:rsidP="00BA158B">
            <w:pPr>
              <w:jc w:val="center"/>
              <w:rPr>
                <w:lang w:eastAsia="zh-CN"/>
              </w:rPr>
            </w:pPr>
            <w:r w:rsidRPr="005F7DE3">
              <w:rPr>
                <w:lang w:eastAsia="zh-CN"/>
              </w:rPr>
              <w:t>Model 2</w:t>
            </w:r>
          </w:p>
        </w:tc>
        <w:tc>
          <w:tcPr>
            <w:tcW w:w="1640" w:type="dxa"/>
            <w:vAlign w:val="center"/>
            <w:tcPrChange w:id="200" w:author="Lichen Wu" w:date="2022-04-13T01:00:00Z">
              <w:tcPr>
                <w:tcW w:w="1870" w:type="dxa"/>
                <w:vAlign w:val="center"/>
              </w:tcPr>
            </w:tcPrChange>
          </w:tcPr>
          <w:p w14:paraId="671CE85B" w14:textId="77777777" w:rsidR="000A2985" w:rsidRPr="005F7DE3" w:rsidRDefault="000A2985" w:rsidP="00BA158B">
            <w:pPr>
              <w:jc w:val="center"/>
              <w:rPr>
                <w:b/>
                <w:bCs/>
                <w:lang w:eastAsia="zh-CN"/>
              </w:rPr>
            </w:pPr>
            <w:r w:rsidRPr="005F7DE3">
              <w:rPr>
                <w:b/>
                <w:bCs/>
                <w:lang w:eastAsia="zh-CN"/>
              </w:rPr>
              <w:t>16.15</w:t>
            </w:r>
          </w:p>
        </w:tc>
        <w:tc>
          <w:tcPr>
            <w:tcW w:w="1675" w:type="dxa"/>
            <w:vAlign w:val="center"/>
            <w:tcPrChange w:id="201" w:author="Lichen Wu" w:date="2022-04-13T01:00:00Z">
              <w:tcPr>
                <w:tcW w:w="1870" w:type="dxa"/>
                <w:vAlign w:val="center"/>
              </w:tcPr>
            </w:tcPrChange>
          </w:tcPr>
          <w:p w14:paraId="5B0AD9CD" w14:textId="77777777" w:rsidR="000A2985" w:rsidRPr="005F7DE3" w:rsidRDefault="000A2985" w:rsidP="00BA158B">
            <w:pPr>
              <w:jc w:val="center"/>
              <w:rPr>
                <w:b/>
                <w:bCs/>
                <w:lang w:eastAsia="zh-CN"/>
              </w:rPr>
            </w:pPr>
            <w:r w:rsidRPr="005F7DE3">
              <w:rPr>
                <w:b/>
                <w:bCs/>
                <w:lang w:eastAsia="zh-CN"/>
              </w:rPr>
              <w:t>21.31</w:t>
            </w:r>
          </w:p>
        </w:tc>
        <w:tc>
          <w:tcPr>
            <w:tcW w:w="1463" w:type="dxa"/>
            <w:tcPrChange w:id="202" w:author="Lichen Wu" w:date="2022-04-13T01:00:00Z">
              <w:tcPr>
                <w:tcW w:w="1870" w:type="dxa"/>
              </w:tcPr>
            </w:tcPrChange>
          </w:tcPr>
          <w:p w14:paraId="118DF649" w14:textId="77777777" w:rsidR="000A2985" w:rsidRPr="005F7DE3" w:rsidRDefault="000A2985" w:rsidP="00BA158B">
            <w:pPr>
              <w:jc w:val="center"/>
              <w:rPr>
                <w:ins w:id="203" w:author="Lichen Wu" w:date="2022-04-13T01:00:00Z"/>
                <w:b/>
                <w:bCs/>
                <w:lang w:eastAsia="zh-CN"/>
              </w:rPr>
            </w:pPr>
          </w:p>
        </w:tc>
        <w:tc>
          <w:tcPr>
            <w:tcW w:w="1577" w:type="dxa"/>
            <w:vAlign w:val="center"/>
            <w:tcPrChange w:id="204" w:author="Lichen Wu" w:date="2022-04-13T01:00:00Z">
              <w:tcPr>
                <w:tcW w:w="1870" w:type="dxa"/>
                <w:vAlign w:val="center"/>
              </w:tcPr>
            </w:tcPrChange>
          </w:tcPr>
          <w:p w14:paraId="4A52849C" w14:textId="3979D284" w:rsidR="000A2985" w:rsidRPr="005F7DE3" w:rsidRDefault="000A2985" w:rsidP="00BA158B">
            <w:pPr>
              <w:jc w:val="center"/>
              <w:rPr>
                <w:b/>
                <w:bCs/>
                <w:lang w:eastAsia="zh-CN"/>
              </w:rPr>
            </w:pPr>
            <w:r w:rsidRPr="005F7DE3">
              <w:rPr>
                <w:b/>
                <w:bCs/>
                <w:lang w:eastAsia="zh-CN"/>
              </w:rPr>
              <w:t>0.84</w:t>
            </w:r>
          </w:p>
        </w:tc>
        <w:tc>
          <w:tcPr>
            <w:tcW w:w="1607" w:type="dxa"/>
            <w:vAlign w:val="center"/>
            <w:tcPrChange w:id="205" w:author="Lichen Wu" w:date="2022-04-13T01:00:00Z">
              <w:tcPr>
                <w:tcW w:w="1870" w:type="dxa"/>
                <w:vAlign w:val="center"/>
              </w:tcPr>
            </w:tcPrChange>
          </w:tcPr>
          <w:p w14:paraId="5AB6272B" w14:textId="77777777" w:rsidR="000A2985" w:rsidRPr="005F7DE3" w:rsidRDefault="000A2985" w:rsidP="00BA158B">
            <w:pPr>
              <w:jc w:val="center"/>
              <w:rPr>
                <w:b/>
                <w:bCs/>
                <w:lang w:eastAsia="zh-CN"/>
              </w:rPr>
            </w:pPr>
            <w:r w:rsidRPr="005F7DE3">
              <w:rPr>
                <w:b/>
                <w:bCs/>
                <w:lang w:eastAsia="zh-CN"/>
              </w:rPr>
              <w:t>26.10</w:t>
            </w:r>
          </w:p>
        </w:tc>
      </w:tr>
      <w:tr w:rsidR="000A2985" w:rsidRPr="005F7DE3" w14:paraId="03BC38B1" w14:textId="77777777" w:rsidTr="000A2985">
        <w:trPr>
          <w:jc w:val="center"/>
          <w:trPrChange w:id="206" w:author="Lichen Wu" w:date="2022-04-13T01:00:00Z">
            <w:trPr>
              <w:jc w:val="center"/>
            </w:trPr>
          </w:trPrChange>
        </w:trPr>
        <w:tc>
          <w:tcPr>
            <w:tcW w:w="1614" w:type="dxa"/>
            <w:tcBorders>
              <w:bottom w:val="single" w:sz="4" w:space="0" w:color="auto"/>
            </w:tcBorders>
            <w:vAlign w:val="center"/>
            <w:tcPrChange w:id="207" w:author="Lichen Wu" w:date="2022-04-13T01:00:00Z">
              <w:tcPr>
                <w:tcW w:w="1870" w:type="dxa"/>
                <w:tcBorders>
                  <w:bottom w:val="single" w:sz="4" w:space="0" w:color="auto"/>
                </w:tcBorders>
                <w:vAlign w:val="center"/>
              </w:tcPr>
            </w:tcPrChange>
          </w:tcPr>
          <w:p w14:paraId="1AFE3F72" w14:textId="77777777" w:rsidR="000A2985" w:rsidRPr="005F7DE3" w:rsidRDefault="000A2985" w:rsidP="00BA158B">
            <w:pPr>
              <w:jc w:val="center"/>
              <w:rPr>
                <w:lang w:eastAsia="zh-CN"/>
              </w:rPr>
            </w:pPr>
            <w:r w:rsidRPr="005F7DE3">
              <w:rPr>
                <w:lang w:eastAsia="zh-CN"/>
              </w:rPr>
              <w:t>Model 3</w:t>
            </w:r>
          </w:p>
        </w:tc>
        <w:tc>
          <w:tcPr>
            <w:tcW w:w="1640" w:type="dxa"/>
            <w:tcBorders>
              <w:bottom w:val="single" w:sz="4" w:space="0" w:color="auto"/>
            </w:tcBorders>
            <w:vAlign w:val="center"/>
            <w:tcPrChange w:id="208" w:author="Lichen Wu" w:date="2022-04-13T01:00:00Z">
              <w:tcPr>
                <w:tcW w:w="1870" w:type="dxa"/>
                <w:tcBorders>
                  <w:bottom w:val="single" w:sz="4" w:space="0" w:color="auto"/>
                </w:tcBorders>
                <w:vAlign w:val="center"/>
              </w:tcPr>
            </w:tcPrChange>
          </w:tcPr>
          <w:p w14:paraId="26D4C84A" w14:textId="77777777" w:rsidR="000A2985" w:rsidRPr="005F7DE3" w:rsidRDefault="000A2985" w:rsidP="00BA158B">
            <w:pPr>
              <w:jc w:val="center"/>
              <w:rPr>
                <w:lang w:eastAsia="zh-CN"/>
              </w:rPr>
            </w:pPr>
            <w:r w:rsidRPr="005F7DE3">
              <w:rPr>
                <w:lang w:eastAsia="zh-CN"/>
              </w:rPr>
              <w:t>27.60</w:t>
            </w:r>
          </w:p>
        </w:tc>
        <w:tc>
          <w:tcPr>
            <w:tcW w:w="1675" w:type="dxa"/>
            <w:tcBorders>
              <w:bottom w:val="single" w:sz="4" w:space="0" w:color="auto"/>
            </w:tcBorders>
            <w:vAlign w:val="center"/>
            <w:tcPrChange w:id="209" w:author="Lichen Wu" w:date="2022-04-13T01:00:00Z">
              <w:tcPr>
                <w:tcW w:w="1870" w:type="dxa"/>
                <w:tcBorders>
                  <w:bottom w:val="single" w:sz="4" w:space="0" w:color="auto"/>
                </w:tcBorders>
                <w:vAlign w:val="center"/>
              </w:tcPr>
            </w:tcPrChange>
          </w:tcPr>
          <w:p w14:paraId="4C148A7C" w14:textId="77777777" w:rsidR="000A2985" w:rsidRPr="005F7DE3" w:rsidRDefault="000A2985" w:rsidP="00BA158B">
            <w:pPr>
              <w:jc w:val="center"/>
              <w:rPr>
                <w:lang w:eastAsia="zh-CN"/>
              </w:rPr>
            </w:pPr>
            <w:r w:rsidRPr="005F7DE3">
              <w:rPr>
                <w:lang w:eastAsia="zh-CN"/>
              </w:rPr>
              <w:t>31.37</w:t>
            </w:r>
          </w:p>
        </w:tc>
        <w:tc>
          <w:tcPr>
            <w:tcW w:w="1463" w:type="dxa"/>
            <w:tcBorders>
              <w:bottom w:val="single" w:sz="4" w:space="0" w:color="auto"/>
            </w:tcBorders>
            <w:tcPrChange w:id="210" w:author="Lichen Wu" w:date="2022-04-13T01:00:00Z">
              <w:tcPr>
                <w:tcW w:w="1870" w:type="dxa"/>
                <w:tcBorders>
                  <w:bottom w:val="single" w:sz="4" w:space="0" w:color="auto"/>
                </w:tcBorders>
              </w:tcPr>
            </w:tcPrChange>
          </w:tcPr>
          <w:p w14:paraId="174E76F5" w14:textId="77777777" w:rsidR="000A2985" w:rsidRPr="005F7DE3" w:rsidRDefault="000A2985" w:rsidP="00BA158B">
            <w:pPr>
              <w:jc w:val="center"/>
              <w:rPr>
                <w:ins w:id="211" w:author="Lichen Wu" w:date="2022-04-13T01:00:00Z"/>
                <w:lang w:eastAsia="zh-CN"/>
              </w:rPr>
            </w:pPr>
          </w:p>
        </w:tc>
        <w:tc>
          <w:tcPr>
            <w:tcW w:w="1577" w:type="dxa"/>
            <w:tcBorders>
              <w:bottom w:val="single" w:sz="4" w:space="0" w:color="auto"/>
            </w:tcBorders>
            <w:vAlign w:val="center"/>
            <w:tcPrChange w:id="212" w:author="Lichen Wu" w:date="2022-04-13T01:00:00Z">
              <w:tcPr>
                <w:tcW w:w="1870" w:type="dxa"/>
                <w:tcBorders>
                  <w:bottom w:val="single" w:sz="4" w:space="0" w:color="auto"/>
                </w:tcBorders>
                <w:vAlign w:val="center"/>
              </w:tcPr>
            </w:tcPrChange>
          </w:tcPr>
          <w:p w14:paraId="4B119B73" w14:textId="0E2E0A51" w:rsidR="000A2985" w:rsidRPr="005F7DE3" w:rsidRDefault="000A2985" w:rsidP="00BA158B">
            <w:pPr>
              <w:jc w:val="center"/>
              <w:rPr>
                <w:lang w:eastAsia="zh-CN"/>
              </w:rPr>
            </w:pPr>
            <w:r w:rsidRPr="005F7DE3">
              <w:rPr>
                <w:lang w:eastAsia="zh-CN"/>
              </w:rPr>
              <w:t>1.28</w:t>
            </w:r>
          </w:p>
        </w:tc>
        <w:tc>
          <w:tcPr>
            <w:tcW w:w="1607" w:type="dxa"/>
            <w:tcBorders>
              <w:bottom w:val="single" w:sz="4" w:space="0" w:color="auto"/>
            </w:tcBorders>
            <w:vAlign w:val="center"/>
            <w:tcPrChange w:id="213" w:author="Lichen Wu" w:date="2022-04-13T01:00:00Z">
              <w:tcPr>
                <w:tcW w:w="1870" w:type="dxa"/>
                <w:tcBorders>
                  <w:bottom w:val="single" w:sz="4" w:space="0" w:color="auto"/>
                </w:tcBorders>
                <w:vAlign w:val="center"/>
              </w:tcPr>
            </w:tcPrChange>
          </w:tcPr>
          <w:p w14:paraId="7D8573E6" w14:textId="77777777" w:rsidR="000A2985" w:rsidRPr="005F7DE3" w:rsidRDefault="000A2985"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53E4ADBB" w:rsidR="00F44120" w:rsidRPr="005F7DE3" w:rsidRDefault="00424D50">
      <w:pPr>
        <w:rPr>
          <w:rFonts w:eastAsiaTheme="minorEastAsia"/>
        </w:rPr>
      </w:pPr>
      <w:r w:rsidRPr="005F7DE3">
        <w:t xml:space="preserve">This subsection primarily discusses how to determine the input variables for the GGMR model. </w:t>
      </w:r>
      <w:del w:id="214" w:author="LipingWang" w:date="2022-04-12T19:27:00Z">
        <w:r w:rsidRPr="005F7DE3" w:rsidDel="00B23785">
          <w:delText xml:space="preserve">According to Wang et al. </w:delText>
        </w:r>
        <w:r w:rsidR="00E449A3" w:rsidRPr="005F7DE3" w:rsidDel="00B23785">
          <w:fldChar w:fldCharType="begin"/>
        </w:r>
        <w:r w:rsidR="00E449A3" w:rsidRPr="005F7DE3" w:rsidDel="00B23785">
          <w:delInstrText xml:space="preserve"> ADDIN ZOTERO_ITEM CSL_CITATION {"citationID":"4laFa1y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E449A3" w:rsidRPr="005F7DE3" w:rsidDel="00B23785">
          <w:fldChar w:fldCharType="separate"/>
        </w:r>
        <w:r w:rsidR="00E449A3" w:rsidRPr="005F7DE3" w:rsidDel="00B23785">
          <w:delText>(Wang et al., 2018)</w:delText>
        </w:r>
        <w:r w:rsidR="00E449A3" w:rsidRPr="005F7DE3" w:rsidDel="00B23785">
          <w:fldChar w:fldCharType="end"/>
        </w:r>
        <w:r w:rsidRPr="005F7DE3" w:rsidDel="00B23785">
          <w:delText>, c</w:delText>
        </w:r>
      </w:del>
      <w:ins w:id="215" w:author="LipingWang" w:date="2022-04-12T19:27:00Z">
        <w:r w:rsidR="00B23785">
          <w:t>C</w:t>
        </w:r>
      </w:ins>
      <w:r w:rsidRPr="005F7DE3">
        <w:t xml:space="preserve">orrelation coefficients R were used to determine the strength and direction of the linear relationship between inputs and model outputs. </w:t>
      </w:r>
      <w:del w:id="216" w:author="LipingWang" w:date="2022-04-12T19:28:00Z">
        <w:r w:rsidRPr="005F7DE3" w:rsidDel="00B23785">
          <w:delText>And</w:delText>
        </w:r>
      </w:del>
      <w:del w:id="217" w:author="LipingWang" w:date="2022-04-12T19:27:00Z">
        <w:r w:rsidRPr="005F7DE3" w:rsidDel="00B23785">
          <w:delText xml:space="preserve"> t</w:delText>
        </w:r>
      </w:del>
      <w:del w:id="218" w:author="LipingWang" w:date="2022-04-12T19:28:00Z">
        <w:r w:rsidRPr="005F7DE3" w:rsidDel="00B23785">
          <w:delText xml:space="preserve">he correlation coefficient is between -1 and +1, with -1 indicating perfect negative linear correlation and +1 indicating perfect positive linear correlation. </w:delText>
        </w:r>
      </w:del>
      <w:r w:rsidRPr="005F7DE3">
        <w:t xml:space="preserve">We experimented with various input combinations for the GGMR model, as its subset </w:t>
      </w:r>
      <w:r w:rsidR="00DD20DD" w:rsidRPr="005F7DE3">
        <w:t>presented</w:t>
      </w:r>
      <w:r w:rsidRPr="005F7DE3">
        <w:t xml:space="preserve"> in Table </w:t>
      </w:r>
      <w:r w:rsidR="009E3FB2">
        <w:fldChar w:fldCharType="begin"/>
      </w:r>
      <w:r w:rsidR="009E3FB2">
        <w:instrText xml:space="preserve"> REF ggmr_tb_corr \h </w:instrText>
      </w:r>
      <w:r w:rsidR="009E3FB2">
        <w:fldChar w:fldCharType="separate"/>
      </w:r>
      <w:r w:rsidR="009E3FB2">
        <w:rPr>
          <w:b/>
          <w:bCs/>
          <w:noProof/>
        </w:rPr>
        <w:t>3</w:t>
      </w:r>
      <w:r w:rsidR="009E3FB2">
        <w:fldChar w:fldCharType="end"/>
      </w:r>
      <w:r w:rsidR="00DD20DD" w:rsidRPr="005F7DE3">
        <w:t xml:space="preserve"> and Table </w:t>
      </w:r>
      <w:r w:rsidR="009E3FB2">
        <w:fldChar w:fldCharType="begin"/>
      </w:r>
      <w:r w:rsidR="009E3FB2">
        <w:instrText xml:space="preserve"> REF ggmr_tb_case \h </w:instrText>
      </w:r>
      <w:r w:rsidR="009E3FB2">
        <w:fldChar w:fldCharType="separate"/>
      </w:r>
      <w:r w:rsidR="009E3FB2">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was not more trivial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355381" w:rsidRPr="005F7DE3">
        <w:t xml:space="preserve"> 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did not provide additional prediction power</w:t>
      </w:r>
      <w:r w:rsidR="00B0575F" w:rsidRPr="005F7DE3">
        <w:t xml:space="preserve"> 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17237F">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it was found additional prediction performance can almost be gained for free if we provide flow rate information as additional input</w:t>
      </w:r>
      <w:r w:rsidR="004303CF" w:rsidRPr="005F7DE3">
        <w:t xml:space="preserve"> during the process of model development</w:t>
      </w:r>
      <w:r w:rsidR="00FA27FC" w:rsidRPr="005F7DE3">
        <w:t>.</w:t>
      </w:r>
      <w:r w:rsidR="004303CF" w:rsidRPr="005F7DE3">
        <w:t xml:space="preserve"> In comparison to case 1, case 3 </w:t>
      </w:r>
      <w:r w:rsidR="006D0498" w:rsidRPr="005F7DE3">
        <w:t xml:space="preserve">had additional 3.26% lower of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case 3 inputs,</w:t>
      </w:r>
      <w:r w:rsidR="00FA27FC" w:rsidRPr="005F7DE3">
        <w:t xml:space="preserve"> </w:t>
      </w:r>
      <w:r w:rsidR="0058225D" w:rsidRPr="005F7DE3">
        <w:br/>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58225D" w:rsidRPr="005F7DE3">
        <w:t xml:space="preserve"> </w:t>
      </w:r>
      <w:r w:rsidRPr="005F7DE3">
        <w:rPr>
          <w:rFonts w:eastAsiaTheme="minorEastAsia"/>
          <w:lang w:eastAsia="zh-CN"/>
        </w:rPr>
        <w:t>ha</w:t>
      </w:r>
      <w:r w:rsidR="006D0498" w:rsidRPr="005F7DE3">
        <w:rPr>
          <w:rFonts w:eastAsiaTheme="minorEastAsia"/>
          <w:lang w:eastAsia="zh-CN"/>
        </w:rPr>
        <w:t>ve</w:t>
      </w:r>
      <w:r w:rsidRPr="005F7DE3">
        <w:rPr>
          <w:rFonts w:eastAsiaTheme="minorEastAsia"/>
          <w:lang w:eastAsia="zh-CN"/>
        </w:rPr>
        <w:t xml:space="preserve"> been selected </w:t>
      </w:r>
      <w:r w:rsidR="006D0498" w:rsidRPr="005F7DE3">
        <w:rPr>
          <w:rFonts w:eastAsiaTheme="minorEastAsia"/>
        </w:rPr>
        <w:t>for</w:t>
      </w:r>
      <w:r w:rsidRPr="005F7DE3">
        <w:rPr>
          <w:rFonts w:eastAsiaTheme="minorEastAsia"/>
        </w:rPr>
        <w:t xml:space="preserve"> GGMR M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43A68AF" w:rsidR="00855726" w:rsidRPr="005F7DE3" w:rsidRDefault="00855726" w:rsidP="00C4330D">
      <w:pPr>
        <w:pStyle w:val="Caption"/>
        <w:keepNext/>
      </w:pPr>
      <w:r w:rsidRPr="00C4330D">
        <w:rPr>
          <w:rFonts w:cs="Times New Roman"/>
          <w:b/>
          <w:bCs/>
        </w:rPr>
        <w:lastRenderedPageBreak/>
        <w:t xml:space="preserve">Table </w:t>
      </w:r>
      <w:bookmarkStart w:id="219" w:name="ggmr_tb_corr"/>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17237F">
        <w:rPr>
          <w:rFonts w:cs="Times New Roman"/>
          <w:b/>
          <w:bCs/>
          <w:noProof/>
        </w:rPr>
        <w:t>3</w:t>
      </w:r>
      <w:r w:rsidRPr="00C4330D">
        <w:rPr>
          <w:rFonts w:cs="Times New Roman"/>
          <w:b/>
          <w:bCs/>
        </w:rPr>
        <w:fldChar w:fldCharType="end"/>
      </w:r>
      <w:bookmarkEnd w:id="219"/>
      <w:r w:rsidRPr="005F7DE3">
        <w:rPr>
          <w:rFonts w:cs="Times New Roman"/>
        </w:rPr>
        <w:t xml:space="preserve"> Correlation coefficients between Radiant Slab systems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1297"/>
        <w:gridCol w:w="1285"/>
        <w:gridCol w:w="1317"/>
        <w:gridCol w:w="1320"/>
        <w:gridCol w:w="1300"/>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6B6C2F"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6B6C2F"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6B6C2F"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6B6C2F"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1A2618EF" w:rsidR="00FF6D54" w:rsidRPr="005F7DE3" w:rsidRDefault="00FF6D54" w:rsidP="00C4330D">
      <w:pPr>
        <w:pStyle w:val="Caption"/>
        <w:keepNext/>
      </w:pPr>
      <w:r w:rsidRPr="00C4330D">
        <w:rPr>
          <w:rFonts w:cs="Times New Roman"/>
          <w:b/>
          <w:bCs/>
        </w:rPr>
        <w:t xml:space="preserve">Table </w:t>
      </w:r>
      <w:bookmarkStart w:id="220" w:name="ggmr_tb"/>
      <w:bookmarkStart w:id="221" w:name="ggmr_tb_case"/>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17237F">
        <w:rPr>
          <w:rFonts w:cs="Times New Roman"/>
          <w:b/>
          <w:bCs/>
          <w:noProof/>
        </w:rPr>
        <w:t>4</w:t>
      </w:r>
      <w:r w:rsidRPr="00C4330D">
        <w:rPr>
          <w:rFonts w:cs="Times New Roman"/>
          <w:b/>
          <w:bCs/>
        </w:rPr>
        <w:fldChar w:fldCharType="end"/>
      </w:r>
      <w:bookmarkEnd w:id="220"/>
      <w:bookmarkEnd w:id="221"/>
      <w:r w:rsidRPr="005F7DE3">
        <w:rPr>
          <w:rFonts w:cs="Times New Roman"/>
        </w:rPr>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6B6C2F"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6B6C2F"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6B6C2F"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17DA66CF" w14:textId="76881E5B"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17237F" w:rsidRPr="005F7DE3">
        <w:t>3</w:t>
      </w:r>
      <w:r w:rsidR="00504DA5" w:rsidRPr="005F7DE3">
        <w:fldChar w:fldCharType="end"/>
      </w:r>
      <w:r w:rsidRPr="005F7DE3">
        <w:t xml:space="preserve">,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left 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17237F">
        <w:rPr>
          <w:b/>
          <w:bCs/>
          <w:noProof/>
        </w:rPr>
        <w:t>4</w:t>
      </w:r>
      <w:r w:rsidR="0017237F" w:rsidRPr="005F7DE3">
        <w:t xml:space="preserve"> </w:t>
      </w:r>
      <w:r w:rsidR="00D01AFF" w:rsidRPr="005F7DE3">
        <w:fldChar w:fldCharType="end"/>
      </w:r>
      <w:r w:rsidRPr="005F7DE3">
        <w:t xml:space="preserve">And 15 has been chosen as the optimal number of warming-up steps for RC prediction. Additionally, as indicated by the middle 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r w:rsidR="0017237F">
        <w:rPr>
          <w:b/>
          <w:bCs/>
          <w:noProof/>
        </w:rPr>
        <w:t>4</w:t>
      </w:r>
      <w:r w:rsidR="0017237F" w:rsidRPr="005F7DE3">
        <w:t xml:space="preserve"> </w:t>
      </w:r>
      <w:r w:rsidR="00D01AFF" w:rsidRPr="005F7DE3">
        <w:fldChar w:fldCharType="end"/>
      </w:r>
      <w:r w:rsidRPr="005F7DE3">
        <w:t xml:space="preserve"> the optimal number of Gaussians and learning rate have been chosen as 15 and 8e-3, respectively. </w:t>
      </w:r>
      <w:r w:rsidR="00D01AFF" w:rsidRPr="005F7DE3">
        <w:t xml:space="preserve">Additionally, </w:t>
      </w:r>
      <w:r w:rsidR="008603D6" w:rsidRPr="005F7DE3">
        <w:t xml:space="preserve">different input combinations had also been experimented for Hybrid M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17237F">
        <w:rPr>
          <w:b/>
          <w:bCs/>
          <w:noProof/>
        </w:rPr>
        <w:t>5</w:t>
      </w:r>
      <w:r w:rsidR="0017237F" w:rsidRPr="005F7DE3">
        <w:t xml:space="preserve"> </w:t>
      </w:r>
      <w:r w:rsidR="008603D6" w:rsidRPr="005F7DE3">
        <w:fldChar w:fldCharType="end"/>
      </w:r>
      <w:r w:rsidR="0014731B" w:rsidRPr="005F7DE3">
        <w:t xml:space="preserve">Compared with case 1, case 2 had additional 1.27% lower of CVRMSE, which was consistent as 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17237F">
        <w:rPr>
          <w:b/>
          <w:bCs/>
          <w:noProof/>
        </w:rPr>
        <w:t>4</w:t>
      </w:r>
      <w:r w:rsidR="0014731B" w:rsidRPr="005F7DE3">
        <w:fldChar w:fldCharType="end"/>
      </w:r>
      <w:r w:rsidR="0014731B" w:rsidRPr="005F7DE3">
        <w:t xml:space="preserve">. </w:t>
      </w:r>
      <w:r w:rsidR="004F076D" w:rsidRPr="005F7DE3">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4A5826" w:rsidRPr="005F7DE3">
        <w:rPr>
          <w:rFonts w:eastAsiaTheme="minorEastAsia"/>
        </w:rPr>
        <w:t>Hybrid</w:t>
      </w:r>
      <w:r w:rsidR="004F076D" w:rsidRPr="005F7DE3">
        <w:rPr>
          <w:rFonts w:eastAsiaTheme="minorEastAsia"/>
        </w:rPr>
        <w:t xml:space="preserve"> </w:t>
      </w:r>
      <w:r w:rsidR="004A5826" w:rsidRPr="005F7DE3">
        <w:rPr>
          <w:rFonts w:eastAsiaTheme="minorEastAsia"/>
        </w:rPr>
        <w:t>Model</w:t>
      </w:r>
      <w:r w:rsidR="004F076D" w:rsidRPr="005F7DE3">
        <w:rPr>
          <w:rFonts w:eastAsiaTheme="minorEastAsia"/>
        </w:rPr>
        <w:t xml:space="preserve"> inputs.</w:t>
      </w:r>
    </w:p>
    <w:p w14:paraId="61CBE1B2" w14:textId="0C1BAC60" w:rsidR="00AC3A31" w:rsidRDefault="00AC3A31" w:rsidP="00AC3A31">
      <w:pPr>
        <w:jc w:val="both"/>
        <w:rPr>
          <w:ins w:id="222" w:author="Lichen Wu" w:date="2022-04-13T00:58:00Z"/>
        </w:rPr>
      </w:pPr>
    </w:p>
    <w:p w14:paraId="702751E0" w14:textId="77777777" w:rsidR="007E0CD9" w:rsidRDefault="007E0CD9" w:rsidP="007E0CD9">
      <w:pPr>
        <w:jc w:val="center"/>
        <w:rPr>
          <w:ins w:id="223" w:author="Lichen Wu" w:date="2022-04-13T00:59:00Z"/>
        </w:rPr>
      </w:pPr>
      <w:ins w:id="224" w:author="Lichen Wu" w:date="2022-04-13T00:58:00Z">
        <w:r>
          <w:rPr>
            <w:noProof/>
          </w:rPr>
          <w:drawing>
            <wp:inline distT="0" distB="0" distL="0" distR="0" wp14:anchorId="2EC1858B" wp14:editId="0BF162D5">
              <wp:extent cx="2518204" cy="1872915"/>
              <wp:effectExtent l="19050" t="1905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565977" cy="1908446"/>
                      </a:xfrm>
                      <a:prstGeom prst="rect">
                        <a:avLst/>
                      </a:prstGeom>
                      <a:ln>
                        <a:solidFill>
                          <a:schemeClr val="tx1"/>
                        </a:solidFill>
                      </a:ln>
                    </pic:spPr>
                  </pic:pic>
                </a:graphicData>
              </a:graphic>
            </wp:inline>
          </w:drawing>
        </w:r>
      </w:ins>
    </w:p>
    <w:p w14:paraId="1CB0846B" w14:textId="55531A5D" w:rsidR="007E0CD9" w:rsidRPr="005F7DE3" w:rsidRDefault="007E0CD9" w:rsidP="007E0CD9">
      <w:pPr>
        <w:jc w:val="center"/>
        <w:pPrChange w:id="225" w:author="Lichen Wu" w:date="2022-04-13T00:58:00Z">
          <w:pPr>
            <w:jc w:val="both"/>
          </w:pPr>
        </w:pPrChange>
      </w:pPr>
      <w:ins w:id="226" w:author="Lichen Wu" w:date="2022-04-13T00:58:00Z">
        <w:r>
          <w:rPr>
            <w:noProof/>
          </w:rPr>
          <w:drawing>
            <wp:inline distT="0" distB="0" distL="0" distR="0" wp14:anchorId="104182D1" wp14:editId="2AFCE10D">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Pr>
            <w:noProof/>
          </w:rPr>
          <w:drawing>
            <wp:inline distT="0" distB="0" distL="0" distR="0" wp14:anchorId="747BE778" wp14:editId="1A97D189">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ins>
      <w:commentRangeStart w:id="227"/>
    </w:p>
    <w:p w14:paraId="3C85F366" w14:textId="42F4D22C" w:rsidR="00BB31D6" w:rsidRPr="005F7DE3" w:rsidDel="002B02A5" w:rsidRDefault="00BB31D6" w:rsidP="00FE55B0">
      <w:pPr>
        <w:keepNext/>
        <w:jc w:val="center"/>
        <w:rPr>
          <w:del w:id="228" w:author="Lichen Wu" w:date="2022-04-13T00:48:00Z"/>
          <w:noProof/>
        </w:rPr>
      </w:pPr>
      <w:del w:id="229" w:author="Lichen Wu" w:date="2022-04-13T00:42:00Z">
        <w:r w:rsidRPr="005F7DE3" w:rsidDel="00EE202F">
          <w:rPr>
            <w:noProof/>
          </w:rPr>
          <w:drawing>
            <wp:inline distT="0" distB="0" distL="0" distR="0" wp14:anchorId="3199F0BB" wp14:editId="452FAFC3">
              <wp:extent cx="2954495" cy="2199516"/>
              <wp:effectExtent l="19050" t="1905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9971" cy="2255705"/>
                      </a:xfrm>
                      <a:prstGeom prst="rect">
                        <a:avLst/>
                      </a:prstGeom>
                      <a:noFill/>
                      <a:ln>
                        <a:solidFill>
                          <a:schemeClr val="tx1"/>
                        </a:solidFill>
                      </a:ln>
                    </pic:spPr>
                  </pic:pic>
                </a:graphicData>
              </a:graphic>
            </wp:inline>
          </w:drawing>
        </w:r>
        <w:r w:rsidR="00AD4DFF" w:rsidRPr="005F7DE3" w:rsidDel="00EE202F">
          <w:rPr>
            <w:noProof/>
          </w:rPr>
          <w:drawing>
            <wp:inline distT="0" distB="0" distL="0" distR="0" wp14:anchorId="6515E3DA" wp14:editId="30F1B581">
              <wp:extent cx="1799418" cy="1421655"/>
              <wp:effectExtent l="19050" t="19050" r="0" b="762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74324" cy="1480836"/>
                      </a:xfrm>
                      <a:prstGeom prst="rect">
                        <a:avLst/>
                      </a:prstGeom>
                      <a:ln>
                        <a:solidFill>
                          <a:schemeClr val="tx1"/>
                        </a:solidFill>
                      </a:ln>
                    </pic:spPr>
                  </pic:pic>
                </a:graphicData>
              </a:graphic>
            </wp:inline>
          </w:drawing>
        </w:r>
        <w:r w:rsidR="00391A0F" w:rsidRPr="005F7DE3" w:rsidDel="00EE202F">
          <w:rPr>
            <w:noProof/>
          </w:rPr>
          <w:drawing>
            <wp:inline distT="0" distB="0" distL="0" distR="0" wp14:anchorId="585CF972" wp14:editId="24986413">
              <wp:extent cx="2026727" cy="1394026"/>
              <wp:effectExtent l="19050" t="1905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68259" cy="1422593"/>
                      </a:xfrm>
                      <a:prstGeom prst="rect">
                        <a:avLst/>
                      </a:prstGeom>
                      <a:ln>
                        <a:solidFill>
                          <a:schemeClr val="tx1"/>
                        </a:solidFill>
                      </a:ln>
                    </pic:spPr>
                  </pic:pic>
                </a:graphicData>
              </a:graphic>
            </wp:inline>
          </w:drawing>
        </w:r>
      </w:del>
      <w:commentRangeEnd w:id="227"/>
      <w:r w:rsidR="00B23785">
        <w:rPr>
          <w:rStyle w:val="CommentReference"/>
        </w:rPr>
        <w:commentReference w:id="227"/>
      </w:r>
    </w:p>
    <w:p w14:paraId="2076F126" w14:textId="77777777" w:rsidR="00AD4DFF" w:rsidRPr="005F7DE3" w:rsidRDefault="00AD4DFF">
      <w:pPr>
        <w:keepNext/>
        <w:jc w:val="center"/>
        <w:pPrChange w:id="230" w:author="Lichen Wu" w:date="2022-04-13T00:48:00Z">
          <w:pPr>
            <w:keepNext/>
          </w:pPr>
        </w:pPrChange>
      </w:pPr>
    </w:p>
    <w:p w14:paraId="3379D60B" w14:textId="79EF32F8" w:rsidR="0031392A" w:rsidRPr="002B02A5" w:rsidRDefault="00BB31D6">
      <w:pPr>
        <w:pStyle w:val="Caption"/>
        <w:rPr>
          <w:rFonts w:cs="Times New Roman"/>
          <w:rPrChange w:id="231" w:author="Lichen Wu" w:date="2022-04-13T00:48:00Z">
            <w:rPr/>
          </w:rPrChange>
        </w:rPr>
      </w:pPr>
      <w:r w:rsidRPr="00C4330D">
        <w:rPr>
          <w:rFonts w:cs="Times New Roman"/>
          <w:b/>
          <w:bCs/>
          <w:iCs w:val="0"/>
        </w:rPr>
        <w:t xml:space="preserve">Figure </w:t>
      </w:r>
      <w:bookmarkStart w:id="232" w:name="sec3_hybrid_hyper"/>
      <w:r w:rsidRPr="00C4330D">
        <w:rPr>
          <w:rFonts w:cs="Times New Roman"/>
          <w:b/>
          <w:bCs/>
          <w:iCs w:val="0"/>
        </w:rPr>
        <w:fldChar w:fldCharType="begin"/>
      </w:r>
      <w:r w:rsidRPr="00C4330D">
        <w:rPr>
          <w:rFonts w:cs="Times New Roman"/>
          <w:b/>
          <w:bCs/>
          <w:iCs w:val="0"/>
        </w:rPr>
        <w:instrText xml:space="preserve"> SEQ Figure \* ARABIC </w:instrText>
      </w:r>
      <w:r w:rsidRPr="00C4330D">
        <w:rPr>
          <w:rFonts w:cs="Times New Roman"/>
          <w:b/>
          <w:bCs/>
          <w:iCs w:val="0"/>
        </w:rPr>
        <w:fldChar w:fldCharType="separate"/>
      </w:r>
      <w:ins w:id="233" w:author="Lichen Wu" w:date="2022-04-13T00:15:00Z">
        <w:r w:rsidR="00B060F6">
          <w:rPr>
            <w:rFonts w:cs="Times New Roman"/>
            <w:b/>
            <w:bCs/>
            <w:iCs w:val="0"/>
            <w:noProof/>
          </w:rPr>
          <w:t>4</w:t>
        </w:r>
      </w:ins>
      <w:del w:id="234" w:author="Lichen Wu" w:date="2022-04-13T00:15:00Z">
        <w:r w:rsidR="0017237F" w:rsidDel="00B060F6">
          <w:rPr>
            <w:rFonts w:cs="Times New Roman"/>
            <w:b/>
            <w:bCs/>
            <w:noProof/>
          </w:rPr>
          <w:delText>4</w:delText>
        </w:r>
      </w:del>
      <w:r w:rsidRPr="00C4330D">
        <w:rPr>
          <w:rFonts w:cs="Times New Roman"/>
          <w:b/>
          <w:bCs/>
          <w:iCs w:val="0"/>
          <w:noProof/>
        </w:rPr>
        <w:fldChar w:fldCharType="end"/>
      </w:r>
      <w:r w:rsidRPr="005F7DE3">
        <w:rPr>
          <w:rFonts w:cs="Times New Roman"/>
        </w:rPr>
        <w:t xml:space="preserve"> </w:t>
      </w:r>
      <w:bookmarkEnd w:id="232"/>
      <w:r w:rsidRPr="005F7DE3">
        <w:rPr>
          <w:rFonts w:cs="Times New Roman"/>
        </w:rPr>
        <w:t xml:space="preserve"> Determination of </w:t>
      </w:r>
      <w:r w:rsidR="00391A0F" w:rsidRPr="005F7DE3">
        <w:rPr>
          <w:rFonts w:cs="Times New Roman"/>
        </w:rPr>
        <w:t xml:space="preserve">hyperparameters for Hybrid Approach. </w:t>
      </w:r>
      <w:del w:id="235" w:author="Lichen Wu" w:date="2022-04-13T00:46:00Z">
        <w:r w:rsidR="00391A0F" w:rsidRPr="005F7DE3" w:rsidDel="007D3773">
          <w:rPr>
            <w:rFonts w:cs="Times New Roman"/>
          </w:rPr>
          <w:delText>Left</w:delText>
        </w:r>
      </w:del>
      <w:ins w:id="236" w:author="Lichen Wu" w:date="2022-04-13T00:46:00Z">
        <w:r w:rsidR="007D3773">
          <w:rPr>
            <w:rFonts w:cs="Times New Roman"/>
          </w:rPr>
          <w:t>Up</w:t>
        </w:r>
      </w:ins>
      <w:r w:rsidR="00391A0F" w:rsidRPr="005F7DE3">
        <w:rPr>
          <w:rFonts w:cs="Times New Roman"/>
        </w:rPr>
        <w:t xml:space="preserve">: Warming up steps for RC model; </w:t>
      </w:r>
      <w:del w:id="237" w:author="Lichen Wu" w:date="2022-04-13T00:46:00Z">
        <w:r w:rsidR="00391A0F" w:rsidRPr="005F7DE3" w:rsidDel="007D3773">
          <w:rPr>
            <w:rFonts w:cs="Times New Roman"/>
          </w:rPr>
          <w:delText>Middle</w:delText>
        </w:r>
      </w:del>
      <w:ins w:id="238" w:author="Lichen Wu" w:date="2022-04-13T00:46:00Z">
        <w:r w:rsidR="007D3773">
          <w:rPr>
            <w:rFonts w:cs="Times New Roman"/>
          </w:rPr>
          <w:t>Left</w:t>
        </w:r>
      </w:ins>
      <w:r w:rsidR="00391A0F" w:rsidRPr="005F7DE3">
        <w:rPr>
          <w:rFonts w:cs="Times New Roman"/>
        </w:rPr>
        <w:t>: Number of Gaussians for GGMR model; Right: Learning rate for GGMR Model.</w:t>
      </w:r>
    </w:p>
    <w:p w14:paraId="14887FAA" w14:textId="44AA3B30" w:rsidR="00BB31D6" w:rsidRPr="005F7DE3" w:rsidRDefault="00BB31D6" w:rsidP="00BB31D6">
      <w:pPr>
        <w:pStyle w:val="Caption"/>
        <w:keepNext/>
        <w:rPr>
          <w:rFonts w:cs="Times New Roman"/>
        </w:rPr>
      </w:pPr>
      <w:r w:rsidRPr="005F7DE3">
        <w:rPr>
          <w:rFonts w:cs="Times New Roman"/>
          <w:b/>
          <w:bCs/>
        </w:rPr>
        <w:lastRenderedPageBreak/>
        <w:t xml:space="preserve">Table </w:t>
      </w:r>
      <w:bookmarkStart w:id="239" w:name="sec3_hybrid_input"/>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17237F">
        <w:rPr>
          <w:rFonts w:cs="Times New Roman"/>
          <w:b/>
          <w:bCs/>
          <w:noProof/>
        </w:rPr>
        <w:t>5</w:t>
      </w:r>
      <w:r w:rsidRPr="005F7DE3">
        <w:rPr>
          <w:rFonts w:cs="Times New Roman"/>
          <w:b/>
          <w:bCs/>
          <w:noProof/>
        </w:rPr>
        <w:fldChar w:fldCharType="end"/>
      </w:r>
      <w:r w:rsidRPr="005F7DE3">
        <w:rPr>
          <w:rFonts w:cs="Times New Roman"/>
        </w:rPr>
        <w:t xml:space="preserve"> </w:t>
      </w:r>
      <w:bookmarkEnd w:id="239"/>
      <w:r w:rsidRPr="005F7DE3">
        <w:rPr>
          <w:rFonts w:cs="Times New Roman"/>
        </w:rPr>
        <w:t xml:space="preserve">Prediction performance comparison for different </w:t>
      </w:r>
      <w:del w:id="240" w:author="LipingWang" w:date="2022-04-12T19:30:00Z">
        <w:r w:rsidR="00FF6D54" w:rsidRPr="005F7DE3" w:rsidDel="00B23785">
          <w:rPr>
            <w:rFonts w:cs="Times New Roman"/>
          </w:rPr>
          <w:delText xml:space="preserve">Hybrid </w:delText>
        </w:r>
      </w:del>
      <w:ins w:id="241" w:author="LipingWang" w:date="2022-04-12T19:30:00Z">
        <w:r w:rsidR="00B23785">
          <w:rPr>
            <w:rFonts w:cs="Times New Roman"/>
          </w:rPr>
          <w:t>h</w:t>
        </w:r>
        <w:r w:rsidR="00B23785" w:rsidRPr="005F7DE3">
          <w:rPr>
            <w:rFonts w:cs="Times New Roman"/>
          </w:rPr>
          <w:t xml:space="preserve">ybrid </w:t>
        </w:r>
      </w:ins>
      <w:del w:id="242" w:author="LipingWang" w:date="2022-04-12T19:30:00Z">
        <w:r w:rsidR="00FF6D54" w:rsidRPr="005F7DE3" w:rsidDel="00B23785">
          <w:rPr>
            <w:rFonts w:cs="Times New Roman"/>
          </w:rPr>
          <w:delText>Model</w:delText>
        </w:r>
        <w:r w:rsidRPr="005F7DE3" w:rsidDel="00B23785">
          <w:rPr>
            <w:rFonts w:cs="Times New Roman"/>
          </w:rPr>
          <w:delText xml:space="preserve"> </w:delText>
        </w:r>
      </w:del>
      <w:ins w:id="243" w:author="LipingWang" w:date="2022-04-12T19:30:00Z">
        <w:r w:rsidR="00B23785">
          <w:rPr>
            <w:rFonts w:cs="Times New Roman"/>
          </w:rPr>
          <w:t>m</w:t>
        </w:r>
        <w:r w:rsidR="00B23785" w:rsidRPr="005F7DE3">
          <w:rPr>
            <w:rFonts w:cs="Times New Roman"/>
          </w:rPr>
          <w:t xml:space="preserve">odel </w:t>
        </w:r>
      </w:ins>
      <w:r w:rsidRPr="005F7DE3">
        <w:rPr>
          <w:rFonts w:cs="Times New Roman"/>
        </w:rPr>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44" w:author="Lichen Wu" w:date="2022-04-13T00:48: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232"/>
        <w:gridCol w:w="3457"/>
        <w:gridCol w:w="2232"/>
        <w:tblGridChange w:id="245">
          <w:tblGrid>
            <w:gridCol w:w="2232"/>
            <w:gridCol w:w="3457"/>
            <w:gridCol w:w="2232"/>
          </w:tblGrid>
        </w:tblGridChange>
      </w:tblGrid>
      <w:tr w:rsidR="006465B7" w:rsidRPr="005F7DE3" w14:paraId="1947B4B2" w14:textId="77777777" w:rsidTr="002B02A5">
        <w:trPr>
          <w:jc w:val="center"/>
        </w:trPr>
        <w:tc>
          <w:tcPr>
            <w:tcW w:w="2232" w:type="dxa"/>
            <w:tcBorders>
              <w:bottom w:val="single" w:sz="4" w:space="0" w:color="auto"/>
            </w:tcBorders>
            <w:vAlign w:val="center"/>
            <w:tcPrChange w:id="246" w:author="Lichen Wu" w:date="2022-04-13T00:48:00Z">
              <w:tcPr>
                <w:tcW w:w="2232" w:type="dxa"/>
                <w:tcBorders>
                  <w:bottom w:val="single" w:sz="4" w:space="0" w:color="auto"/>
                </w:tcBorders>
                <w:vAlign w:val="center"/>
              </w:tcPr>
            </w:tcPrChange>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Change w:id="247" w:author="Lichen Wu" w:date="2022-04-13T00:48:00Z">
              <w:tcPr>
                <w:tcW w:w="2232" w:type="dxa"/>
                <w:tcBorders>
                  <w:bottom w:val="single" w:sz="4" w:space="0" w:color="auto"/>
                </w:tcBorders>
                <w:vAlign w:val="center"/>
              </w:tcPr>
            </w:tcPrChange>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Change w:id="248" w:author="Lichen Wu" w:date="2022-04-13T00:48:00Z">
              <w:tcPr>
                <w:tcW w:w="2232" w:type="dxa"/>
                <w:tcBorders>
                  <w:bottom w:val="single" w:sz="4" w:space="0" w:color="auto"/>
                </w:tcBorders>
                <w:vAlign w:val="center"/>
              </w:tcPr>
            </w:tcPrChange>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2B02A5">
        <w:trPr>
          <w:jc w:val="center"/>
        </w:trPr>
        <w:tc>
          <w:tcPr>
            <w:tcW w:w="2232" w:type="dxa"/>
            <w:tcBorders>
              <w:top w:val="single" w:sz="4" w:space="0" w:color="auto"/>
              <w:bottom w:val="single" w:sz="4" w:space="0" w:color="auto"/>
            </w:tcBorders>
            <w:vAlign w:val="center"/>
            <w:tcPrChange w:id="249" w:author="Lichen Wu" w:date="2022-04-13T00:48:00Z">
              <w:tcPr>
                <w:tcW w:w="2232" w:type="dxa"/>
                <w:tcBorders>
                  <w:top w:val="single" w:sz="4" w:space="0" w:color="auto"/>
                  <w:bottom w:val="single" w:sz="4" w:space="0" w:color="auto"/>
                </w:tcBorders>
                <w:vAlign w:val="center"/>
              </w:tcPr>
            </w:tcPrChange>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Change w:id="250" w:author="Lichen Wu" w:date="2022-04-13T00:48:00Z">
              <w:tcPr>
                <w:tcW w:w="2232" w:type="dxa"/>
                <w:tcBorders>
                  <w:top w:val="single" w:sz="4" w:space="0" w:color="auto"/>
                  <w:bottom w:val="single" w:sz="4" w:space="0" w:color="auto"/>
                </w:tcBorders>
                <w:vAlign w:val="center"/>
              </w:tcPr>
            </w:tcPrChange>
          </w:tcPr>
          <w:p w14:paraId="42347104" w14:textId="77777777" w:rsidR="00F8712E" w:rsidRPr="005F7DE3" w:rsidRDefault="006B6C2F"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Change w:id="251" w:author="Lichen Wu" w:date="2022-04-13T00:48:00Z">
              <w:tcPr>
                <w:tcW w:w="2232" w:type="dxa"/>
                <w:tcBorders>
                  <w:top w:val="single" w:sz="4" w:space="0" w:color="auto"/>
                  <w:bottom w:val="single" w:sz="4" w:space="0" w:color="auto"/>
                </w:tcBorders>
                <w:vAlign w:val="center"/>
              </w:tcPr>
            </w:tcPrChange>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2B02A5">
        <w:trPr>
          <w:jc w:val="center"/>
        </w:trPr>
        <w:tc>
          <w:tcPr>
            <w:tcW w:w="2232" w:type="dxa"/>
            <w:tcBorders>
              <w:top w:val="single" w:sz="4" w:space="0" w:color="auto"/>
              <w:bottom w:val="single" w:sz="4" w:space="0" w:color="auto"/>
            </w:tcBorders>
            <w:vAlign w:val="center"/>
            <w:tcPrChange w:id="252" w:author="Lichen Wu" w:date="2022-04-13T00:48:00Z">
              <w:tcPr>
                <w:tcW w:w="2232" w:type="dxa"/>
                <w:tcBorders>
                  <w:top w:val="single" w:sz="4" w:space="0" w:color="auto"/>
                  <w:bottom w:val="single" w:sz="4" w:space="0" w:color="auto"/>
                </w:tcBorders>
                <w:vAlign w:val="center"/>
              </w:tcPr>
            </w:tcPrChange>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Change w:id="253" w:author="Lichen Wu" w:date="2022-04-13T00:48:00Z">
              <w:tcPr>
                <w:tcW w:w="2232" w:type="dxa"/>
                <w:tcBorders>
                  <w:top w:val="single" w:sz="4" w:space="0" w:color="auto"/>
                  <w:bottom w:val="single" w:sz="4" w:space="0" w:color="auto"/>
                </w:tcBorders>
                <w:vAlign w:val="center"/>
              </w:tcPr>
            </w:tcPrChange>
          </w:tcPr>
          <w:p w14:paraId="1C8CF9C4" w14:textId="0903A271" w:rsidR="00F8712E" w:rsidRPr="005F7DE3" w:rsidRDefault="006B6C2F"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Change w:id="254" w:author="Lichen Wu" w:date="2022-04-13T00:48:00Z">
              <w:tcPr>
                <w:tcW w:w="2232" w:type="dxa"/>
                <w:tcBorders>
                  <w:top w:val="single" w:sz="4" w:space="0" w:color="auto"/>
                  <w:bottom w:val="single" w:sz="4" w:space="0" w:color="auto"/>
                </w:tcBorders>
                <w:vAlign w:val="center"/>
              </w:tcPr>
            </w:tcPrChange>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2C36A173" w:rsidR="00FE073D" w:rsidRPr="005F7DE3" w:rsidRDefault="00FE073D" w:rsidP="00FE073D">
      <w:pPr>
        <w:rPr>
          <w:lang w:eastAsia="zh-CN"/>
        </w:rPr>
      </w:pPr>
      <w:r w:rsidRPr="005F7DE3">
        <w:rPr>
          <w:lang w:eastAsia="zh-CN"/>
        </w:rPr>
        <w:t xml:space="preserve">As shown </w:t>
      </w:r>
      <w:ins w:id="255" w:author="Lichen Wu" w:date="2022-04-13T00:26:00Z">
        <w:r w:rsidR="00593A98">
          <w:rPr>
            <w:lang w:eastAsia="zh-CN"/>
          </w:rPr>
          <w:t xml:space="preserve">from the statistical results </w:t>
        </w:r>
      </w:ins>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17237F" w:rsidRPr="005F7DE3">
        <w:rPr>
          <w:b/>
          <w:bCs/>
        </w:rPr>
        <w:t>5</w:t>
      </w:r>
      <w:r w:rsidR="00ED7CE6" w:rsidRPr="005F7DE3">
        <w:rPr>
          <w:lang w:eastAsia="zh-CN"/>
        </w:rPr>
        <w:fldChar w:fldCharType="end"/>
      </w:r>
      <w:r w:rsidRPr="005F7DE3">
        <w:rPr>
          <w:lang w:eastAsia="zh-CN"/>
        </w:rPr>
        <w:t xml:space="preserve">, all three proposed models complied with </w:t>
      </w:r>
      <w:del w:id="256" w:author="Lichen Wu" w:date="2022-04-13T00:31:00Z">
        <w:r w:rsidR="0033745D" w:rsidDel="0033745D">
          <w:rPr>
            <w:lang w:eastAsia="zh-CN"/>
          </w:rPr>
          <w:fldChar w:fldCharType="begin"/>
        </w:r>
        <w:r w:rsidR="0033745D" w:rsidDel="0033745D">
          <w:rPr>
            <w:lang w:eastAsia="zh-CN"/>
          </w:rPr>
          <w:del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delInstrText>
        </w:r>
        <w:r w:rsidR="0033745D" w:rsidDel="0033745D">
          <w:rPr>
            <w:lang w:eastAsia="zh-CN"/>
          </w:rPr>
          <w:fldChar w:fldCharType="separate"/>
        </w:r>
        <w:r w:rsidR="0033745D" w:rsidRPr="0033745D" w:rsidDel="0033745D">
          <w:delText>(ASHRAE 2014)</w:delText>
        </w:r>
        <w:r w:rsidR="0033745D" w:rsidDel="0033745D">
          <w:rPr>
            <w:lang w:eastAsia="zh-CN"/>
          </w:rPr>
          <w:fldChar w:fldCharType="end"/>
        </w:r>
      </w:del>
      <w:r w:rsidRPr="005F7DE3">
        <w:rPr>
          <w:lang w:eastAsia="zh-CN"/>
        </w:rPr>
        <w:t>ASHRAE Guideline 14</w:t>
      </w:r>
      <w:ins w:id="257" w:author="Lichen Wu" w:date="2022-04-13T00:31:00Z">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ins>
      <w:r w:rsidRPr="005F7DE3">
        <w:rPr>
          <w:lang w:eastAsia="zh-CN"/>
        </w:rPr>
        <w:t>.</w:t>
      </w:r>
      <w:del w:id="258" w:author="LipingWang" w:date="2022-04-12T19:30:00Z">
        <w:r w:rsidR="008304A9" w:rsidRPr="005F7DE3" w:rsidDel="00B23785">
          <w:rPr>
            <w:lang w:eastAsia="zh-CN"/>
          </w:rPr>
          <w:fldChar w:fldCharType="begin"/>
        </w:r>
        <w:r w:rsidR="00B44256" w:rsidRPr="005F7DE3" w:rsidDel="00B23785">
          <w:rPr>
            <w:lang w:eastAsia="zh-CN"/>
          </w:rPr>
          <w:delInstrText xml:space="preserve"> ADDIN ZOTERO_ITEM CSL_CITATION {"citationID":"bLffLDJ3","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8304A9" w:rsidRPr="005F7DE3" w:rsidDel="00B23785">
          <w:rPr>
            <w:lang w:eastAsia="zh-CN"/>
          </w:rPr>
          <w:fldChar w:fldCharType="separate"/>
        </w:r>
        <w:r w:rsidR="008304A9" w:rsidRPr="005F7DE3" w:rsidDel="00B23785">
          <w:delText>(Landsberg et al., n.d.)</w:delText>
        </w:r>
        <w:r w:rsidR="008304A9" w:rsidRPr="005F7DE3" w:rsidDel="00B23785">
          <w:rPr>
            <w:lang w:eastAsia="zh-CN"/>
          </w:rPr>
          <w:fldChar w:fldCharType="end"/>
        </w:r>
        <w:r w:rsidRPr="005F7DE3" w:rsidDel="00EA01D1">
          <w:rPr>
            <w:lang w:eastAsia="zh-CN"/>
          </w:rPr>
          <w:delText>.</w:delText>
        </w:r>
      </w:del>
      <w:r w:rsidRPr="005F7DE3">
        <w:rPr>
          <w:lang w:eastAsia="zh-CN"/>
        </w:rPr>
        <w:t xml:space="preserve"> This table indicates that the </w:t>
      </w:r>
      <w:del w:id="259" w:author="LipingWang" w:date="2022-04-12T19:32:00Z">
        <w:r w:rsidRPr="005F7DE3" w:rsidDel="00EA01D1">
          <w:rPr>
            <w:lang w:eastAsia="zh-CN"/>
          </w:rPr>
          <w:delText xml:space="preserve">Hybrid </w:delText>
        </w:r>
      </w:del>
      <w:ins w:id="260" w:author="LipingWang" w:date="2022-04-12T19:32:00Z">
        <w:r w:rsidR="00EA01D1">
          <w:rPr>
            <w:lang w:eastAsia="zh-CN"/>
          </w:rPr>
          <w:t>h</w:t>
        </w:r>
        <w:r w:rsidR="00EA01D1" w:rsidRPr="005F7DE3">
          <w:rPr>
            <w:lang w:eastAsia="zh-CN"/>
          </w:rPr>
          <w:t xml:space="preserve">ybrid </w:t>
        </w:r>
      </w:ins>
      <w:del w:id="261" w:author="LipingWang" w:date="2022-04-12T19:32:00Z">
        <w:r w:rsidRPr="005F7DE3" w:rsidDel="00EA01D1">
          <w:rPr>
            <w:lang w:eastAsia="zh-CN"/>
          </w:rPr>
          <w:delText xml:space="preserve">Model </w:delText>
        </w:r>
      </w:del>
      <w:ins w:id="262" w:author="LipingWang" w:date="2022-04-12T19:32:00Z">
        <w:r w:rsidR="00EA01D1">
          <w:rPr>
            <w:lang w:eastAsia="zh-CN"/>
          </w:rPr>
          <w:t>m</w:t>
        </w:r>
        <w:r w:rsidR="00EA01D1" w:rsidRPr="005F7DE3">
          <w:rPr>
            <w:lang w:eastAsia="zh-CN"/>
          </w:rPr>
          <w:t xml:space="preserve">odel </w:t>
        </w:r>
      </w:ins>
      <w:r w:rsidRPr="005F7DE3">
        <w:rPr>
          <w:lang w:eastAsia="zh-CN"/>
        </w:rPr>
        <w:t xml:space="preserve">is the most accurate model for predicting the energy consumption of </w:t>
      </w:r>
      <w:del w:id="263" w:author="LipingWang" w:date="2022-04-12T19:32:00Z">
        <w:r w:rsidRPr="005F7DE3" w:rsidDel="00EA01D1">
          <w:rPr>
            <w:lang w:eastAsia="zh-CN"/>
          </w:rPr>
          <w:delText xml:space="preserve">Radiant </w:delText>
        </w:r>
      </w:del>
      <w:ins w:id="264" w:author="LipingWang" w:date="2022-04-12T19:32:00Z">
        <w:r w:rsidR="00EA01D1">
          <w:rPr>
            <w:lang w:eastAsia="zh-CN"/>
          </w:rPr>
          <w:t>r</w:t>
        </w:r>
        <w:r w:rsidR="00EA01D1" w:rsidRPr="005F7DE3">
          <w:rPr>
            <w:lang w:eastAsia="zh-CN"/>
          </w:rPr>
          <w:t xml:space="preserve">adiant </w:t>
        </w:r>
      </w:ins>
      <w:del w:id="265" w:author="LipingWang" w:date="2022-04-12T19:32:00Z">
        <w:r w:rsidRPr="005F7DE3" w:rsidDel="00EA01D1">
          <w:rPr>
            <w:lang w:eastAsia="zh-CN"/>
          </w:rPr>
          <w:delText xml:space="preserve">Slab </w:delText>
        </w:r>
      </w:del>
      <w:ins w:id="266" w:author="LipingWang" w:date="2022-04-12T19:32:00Z">
        <w:r w:rsidR="00EA01D1">
          <w:rPr>
            <w:lang w:eastAsia="zh-CN"/>
          </w:rPr>
          <w:t>s</w:t>
        </w:r>
        <w:r w:rsidR="00EA01D1" w:rsidRPr="005F7DE3">
          <w:rPr>
            <w:lang w:eastAsia="zh-CN"/>
          </w:rPr>
          <w:t xml:space="preserve">lab </w:t>
        </w:r>
      </w:ins>
      <w:r w:rsidRPr="005F7DE3">
        <w:rPr>
          <w:lang w:eastAsia="zh-CN"/>
        </w:rPr>
        <w:t xml:space="preserve">systems. </w:t>
      </w:r>
      <w:ins w:id="267" w:author="Lichen Wu" w:date="2022-04-13T00:18:00Z">
        <w:r w:rsidR="005C7DF7">
          <w:rPr>
            <w:lang w:eastAsia="zh-CN"/>
          </w:rPr>
          <w:t>To conduct a more detailed analysis of those models’ prediction performance, typical</w:t>
        </w:r>
      </w:ins>
      <w:ins w:id="268" w:author="Lichen Wu" w:date="2022-04-13T00:19:00Z">
        <w:r w:rsidR="005C7DF7">
          <w:rPr>
            <w:lang w:eastAsia="zh-CN"/>
          </w:rPr>
          <w:t xml:space="preserve"> days were selected and plotted in Figure </w:t>
        </w:r>
        <w:r w:rsidR="005C7DF7">
          <w:rPr>
            <w:lang w:eastAsia="zh-CN"/>
          </w:rPr>
          <w:fldChar w:fldCharType="begin"/>
        </w:r>
        <w:r w:rsidR="005C7DF7">
          <w:rPr>
            <w:lang w:eastAsia="zh-CN"/>
          </w:rPr>
          <w:instrText xml:space="preserve"> REF all_performance_fig1 \h </w:instrText>
        </w:r>
      </w:ins>
      <w:r w:rsidR="005C7DF7">
        <w:rPr>
          <w:lang w:eastAsia="zh-CN"/>
        </w:rPr>
      </w:r>
      <w:r w:rsidR="005C7DF7">
        <w:rPr>
          <w:lang w:eastAsia="zh-CN"/>
        </w:rPr>
        <w:fldChar w:fldCharType="separate"/>
      </w:r>
      <w:ins w:id="269" w:author="Lichen Wu" w:date="2022-04-13T00:19:00Z">
        <w:r w:rsidR="005C7DF7">
          <w:rPr>
            <w:noProof/>
          </w:rPr>
          <w:t>5</w:t>
        </w:r>
        <w:r w:rsidR="005C7DF7">
          <w:rPr>
            <w:lang w:eastAsia="zh-CN"/>
          </w:rPr>
          <w:fldChar w:fldCharType="end"/>
        </w:r>
        <w:r w:rsidR="005C7DF7">
          <w:rPr>
            <w:lang w:eastAsia="zh-CN"/>
          </w:rPr>
          <w:t>.</w:t>
        </w:r>
      </w:ins>
      <w:ins w:id="270" w:author="Lichen Wu" w:date="2022-04-13T00:22:00Z">
        <w:r w:rsidR="009C342F">
          <w:rPr>
            <w:lang w:eastAsia="zh-CN"/>
          </w:rPr>
          <w:t xml:space="preserve"> As illustrated from time step 430 to 440 of  Figure </w:t>
        </w:r>
        <w:r w:rsidR="009C342F">
          <w:rPr>
            <w:lang w:eastAsia="zh-CN"/>
          </w:rPr>
          <w:fldChar w:fldCharType="begin"/>
        </w:r>
        <w:r w:rsidR="009C342F">
          <w:rPr>
            <w:lang w:eastAsia="zh-CN"/>
          </w:rPr>
          <w:instrText xml:space="preserve"> REF all_performance_fig1 \h </w:instrText>
        </w:r>
      </w:ins>
      <w:r w:rsidR="009C342F">
        <w:rPr>
          <w:lang w:eastAsia="zh-CN"/>
        </w:rPr>
      </w:r>
      <w:r w:rsidR="009C342F">
        <w:rPr>
          <w:lang w:eastAsia="zh-CN"/>
        </w:rPr>
        <w:fldChar w:fldCharType="separate"/>
      </w:r>
      <w:ins w:id="271" w:author="Lichen Wu" w:date="2022-04-13T00:22:00Z">
        <w:r w:rsidR="009C342F">
          <w:rPr>
            <w:noProof/>
          </w:rPr>
          <w:t>5</w:t>
        </w:r>
        <w:r w:rsidR="009C342F">
          <w:rPr>
            <w:lang w:eastAsia="zh-CN"/>
          </w:rPr>
          <w:fldChar w:fldCharType="end"/>
        </w:r>
        <w:r w:rsidR="009C342F">
          <w:rPr>
            <w:lang w:eastAsia="zh-CN"/>
          </w:rPr>
          <w:t xml:space="preserve">, </w:t>
        </w:r>
      </w:ins>
      <w:ins w:id="272" w:author="Lichen Wu" w:date="2022-04-13T00:24:00Z">
        <w:r w:rsidR="009C342F">
          <w:rPr>
            <w:lang w:eastAsia="zh-CN"/>
          </w:rPr>
          <w:t>hybrid model incorporat</w:t>
        </w:r>
      </w:ins>
      <w:ins w:id="273" w:author="Lichen Wu" w:date="2022-04-13T00:25:00Z">
        <w:r w:rsidR="009C342F">
          <w:rPr>
            <w:lang w:eastAsia="zh-CN"/>
          </w:rPr>
          <w:t>ed</w:t>
        </w:r>
      </w:ins>
      <w:ins w:id="274" w:author="Lichen Wu" w:date="2022-04-13T00:24:00Z">
        <w:r w:rsidR="009C342F">
          <w:rPr>
            <w:lang w:eastAsia="zh-CN"/>
          </w:rPr>
          <w:t xml:space="preserve"> information </w:t>
        </w:r>
      </w:ins>
      <w:ins w:id="275" w:author="Lichen Wu" w:date="2022-04-13T00:25:00Z">
        <w:r w:rsidR="009C342F">
          <w:rPr>
            <w:lang w:eastAsia="zh-CN"/>
          </w:rPr>
          <w:t xml:space="preserve">from </w:t>
        </w:r>
      </w:ins>
      <w:ins w:id="276" w:author="Lichen Wu" w:date="2022-04-13T00:23:00Z">
        <w:r w:rsidR="009C342F">
          <w:rPr>
            <w:lang w:eastAsia="zh-CN"/>
          </w:rPr>
          <w:t>both RC and GGMR model</w:t>
        </w:r>
      </w:ins>
      <w:ins w:id="277" w:author="Lichen Wu" w:date="2022-04-13T00:25:00Z">
        <w:r w:rsidR="009C342F">
          <w:rPr>
            <w:lang w:eastAsia="zh-CN"/>
          </w:rPr>
          <w:t>s, while RC and GGMR</w:t>
        </w:r>
      </w:ins>
      <w:ins w:id="278" w:author="Lichen Wu" w:date="2022-04-13T00:23:00Z">
        <w:r w:rsidR="009C342F">
          <w:rPr>
            <w:lang w:eastAsia="zh-CN"/>
          </w:rPr>
          <w:t xml:space="preserve"> were prone to oscillate </w:t>
        </w:r>
      </w:ins>
      <w:ins w:id="279" w:author="Lichen Wu" w:date="2022-04-13T00:24:00Z">
        <w:r w:rsidR="009C342F">
          <w:rPr>
            <w:lang w:eastAsia="zh-CN"/>
          </w:rPr>
          <w:t>around the measured data</w:t>
        </w:r>
      </w:ins>
      <w:ins w:id="280" w:author="Lichen Wu" w:date="2022-04-13T00:25:00Z">
        <w:r w:rsidR="009C342F">
          <w:rPr>
            <w:lang w:eastAsia="zh-CN"/>
          </w:rPr>
          <w:t>.</w:t>
        </w:r>
      </w:ins>
      <w:ins w:id="281" w:author="Lichen Wu" w:date="2022-04-13T00:19:00Z">
        <w:r w:rsidR="005C7DF7">
          <w:rPr>
            <w:lang w:eastAsia="zh-CN"/>
          </w:rPr>
          <w:fldChar w:fldCharType="begin"/>
        </w:r>
        <w:r w:rsidR="005C7DF7">
          <w:rPr>
            <w:lang w:eastAsia="zh-CN"/>
          </w:rPr>
          <w:instrText xml:space="preserve"> REF all_performance_fig1 \h </w:instrText>
        </w:r>
      </w:ins>
      <w:r w:rsidR="005C7DF7">
        <w:rPr>
          <w:lang w:eastAsia="zh-CN"/>
        </w:rPr>
      </w:r>
      <w:ins w:id="282" w:author="Lichen Wu" w:date="2022-04-13T00:19:00Z">
        <w:r w:rsidR="005C7DF7">
          <w:rPr>
            <w:lang w:eastAsia="zh-CN"/>
          </w:rPr>
          <w:fldChar w:fldCharType="end"/>
        </w:r>
      </w:ins>
      <w:del w:id="283" w:author="LipingWang" w:date="2022-04-12T19:35:00Z">
        <w:r w:rsidRPr="005F7DE3" w:rsidDel="0031229C">
          <w:rPr>
            <w:lang w:eastAsia="zh-CN"/>
          </w:rPr>
          <w:delText xml:space="preserve">To conduct a more detailed analysis of those models' prediction performance, typical days </w:delText>
        </w:r>
        <w:r w:rsidR="00ED7CE6" w:rsidRPr="005F7DE3" w:rsidDel="0031229C">
          <w:rPr>
            <w:lang w:eastAsia="zh-CN"/>
          </w:rPr>
          <w:delText xml:space="preserve">were </w:delText>
        </w:r>
        <w:r w:rsidRPr="005F7DE3" w:rsidDel="0031229C">
          <w:rPr>
            <w:lang w:eastAsia="zh-CN"/>
          </w:rPr>
          <w:delText xml:space="preserve">selected and plotted in Figure </w:delText>
        </w:r>
        <w:r w:rsidR="00451610" w:rsidRPr="005F7DE3" w:rsidDel="0031229C">
          <w:rPr>
            <w:lang w:eastAsia="zh-CN"/>
          </w:rPr>
          <w:fldChar w:fldCharType="begin"/>
        </w:r>
        <w:r w:rsidR="00451610" w:rsidRPr="005F7DE3" w:rsidDel="0031229C">
          <w:rPr>
            <w:lang w:eastAsia="zh-CN"/>
          </w:rPr>
          <w:delInstrText xml:space="preserve"> REF all_performance_fig1 \h </w:delInstrText>
        </w:r>
        <w:r w:rsidR="005F7DE3" w:rsidDel="0031229C">
          <w:rPr>
            <w:lang w:eastAsia="zh-CN"/>
          </w:rPr>
          <w:delInstrText xml:space="preserve"> \* MERGEFORMAT </w:delInstrText>
        </w:r>
        <w:r w:rsidR="00451610" w:rsidRPr="005F7DE3" w:rsidDel="0031229C">
          <w:rPr>
            <w:lang w:eastAsia="zh-CN"/>
          </w:rPr>
        </w:r>
        <w:r w:rsidR="00451610" w:rsidRPr="005F7DE3" w:rsidDel="0031229C">
          <w:rPr>
            <w:lang w:eastAsia="zh-CN"/>
          </w:rPr>
          <w:fldChar w:fldCharType="separate"/>
        </w:r>
        <w:r w:rsidR="0017237F" w:rsidDel="0031229C">
          <w:rPr>
            <w:b/>
            <w:bCs/>
            <w:noProof/>
          </w:rPr>
          <w:delText>5</w:delText>
        </w:r>
        <w:r w:rsidR="00451610" w:rsidRPr="005F7DE3" w:rsidDel="0031229C">
          <w:rPr>
            <w:lang w:eastAsia="zh-CN"/>
          </w:rPr>
          <w:fldChar w:fldCharType="end"/>
        </w:r>
        <w:r w:rsidRPr="005F7DE3" w:rsidDel="0031229C">
          <w:rPr>
            <w:lang w:eastAsia="zh-CN"/>
          </w:rPr>
          <w:delText>.</w:delText>
        </w:r>
        <w:r w:rsidR="00084C5E" w:rsidRPr="005F7DE3" w:rsidDel="0031229C">
          <w:rPr>
            <w:lang w:eastAsia="zh-CN"/>
          </w:rPr>
          <w:delText xml:space="preserve"> </w:delText>
        </w:r>
        <w:r w:rsidRPr="005F7DE3" w:rsidDel="0031229C">
          <w:rPr>
            <w:lang w:eastAsia="zh-CN"/>
          </w:rPr>
          <w:delText xml:space="preserve"> </w:delText>
        </w:r>
      </w:del>
      <w:del w:id="284" w:author="Lichen Wu" w:date="2022-04-13T00:20:00Z">
        <w:r w:rsidRPr="005F7DE3" w:rsidDel="00295D03">
          <w:rPr>
            <w:lang w:eastAsia="zh-CN"/>
          </w:rPr>
          <w:delText>All three models perform</w:delText>
        </w:r>
        <w:r w:rsidR="00ED7CE6" w:rsidRPr="005F7DE3" w:rsidDel="00295D03">
          <w:rPr>
            <w:lang w:eastAsia="zh-CN"/>
          </w:rPr>
          <w:delText>ed</w:delText>
        </w:r>
        <w:r w:rsidRPr="005F7DE3" w:rsidDel="00295D03">
          <w:rPr>
            <w:lang w:eastAsia="zh-CN"/>
          </w:rPr>
          <w:delText xml:space="preserve"> reasonably well in terms of prediction</w:delText>
        </w:r>
      </w:del>
      <w:ins w:id="285" w:author="LipingWang" w:date="2022-04-12T19:36:00Z">
        <w:del w:id="286" w:author="Lichen Wu" w:date="2022-04-13T00:20:00Z">
          <w:r w:rsidR="0031229C" w:rsidDel="00295D03">
            <w:rPr>
              <w:lang w:eastAsia="zh-CN"/>
            </w:rPr>
            <w:delText xml:space="preserve"> and the statistica</w:delText>
          </w:r>
        </w:del>
      </w:ins>
      <w:ins w:id="287" w:author="LipingWang" w:date="2022-04-12T19:37:00Z">
        <w:del w:id="288" w:author="Lichen Wu" w:date="2022-04-13T00:20:00Z">
          <w:r w:rsidR="0031229C" w:rsidDel="00295D03">
            <w:rPr>
              <w:lang w:eastAsia="zh-CN"/>
            </w:rPr>
            <w:delText>l results were summarized in Table 5</w:delText>
          </w:r>
        </w:del>
      </w:ins>
      <w:ins w:id="289" w:author="LipingWang" w:date="2022-04-12T19:35:00Z">
        <w:del w:id="290" w:author="Lichen Wu" w:date="2022-04-13T00:20:00Z">
          <w:r w:rsidR="0031229C" w:rsidDel="00295D03">
            <w:rPr>
              <w:lang w:eastAsia="zh-CN"/>
            </w:rPr>
            <w:delText>.</w:delText>
          </w:r>
        </w:del>
      </w:ins>
      <w:del w:id="291" w:author="Lichen Wu" w:date="2022-04-13T00:20:00Z">
        <w:r w:rsidRPr="005F7DE3" w:rsidDel="00295D03">
          <w:rPr>
            <w:lang w:eastAsia="zh-CN"/>
          </w:rPr>
          <w:delText xml:space="preserve">, </w:delText>
        </w:r>
      </w:del>
      <w:del w:id="292" w:author="LipingWang" w:date="2022-04-12T19:36:00Z">
        <w:r w:rsidRPr="005F7DE3" w:rsidDel="0031229C">
          <w:rPr>
            <w:lang w:eastAsia="zh-CN"/>
          </w:rPr>
          <w:delText>though they fall short of accurately capturing peak load (which occurs usually at 6:00 PM when the</w:delText>
        </w:r>
        <w:r w:rsidR="00556D5A" w:rsidRPr="005F7DE3" w:rsidDel="0031229C">
          <w:rPr>
            <w:lang w:eastAsia="zh-CN"/>
          </w:rPr>
          <w:delText xml:space="preserve"> people are leaving</w:delText>
        </w:r>
        <w:r w:rsidRPr="005F7DE3" w:rsidDel="0031229C">
          <w:rPr>
            <w:lang w:eastAsia="zh-CN"/>
          </w:rPr>
          <w:delText xml:space="preserve">). Additionally, the GGMR Model </w:delText>
        </w:r>
        <w:r w:rsidR="00A94DE9" w:rsidRPr="005F7DE3" w:rsidDel="0031229C">
          <w:rPr>
            <w:lang w:eastAsia="zh-CN"/>
          </w:rPr>
          <w:delText>was</w:delText>
        </w:r>
        <w:r w:rsidRPr="005F7DE3" w:rsidDel="0031229C">
          <w:rPr>
            <w:lang w:eastAsia="zh-CN"/>
          </w:rPr>
          <w:delText xml:space="preserve"> prone to overshoot or oscillate significantly around the measured data, whereas the RC Model </w:delText>
        </w:r>
        <w:r w:rsidR="00A94DE9" w:rsidRPr="005F7DE3" w:rsidDel="0031229C">
          <w:rPr>
            <w:lang w:eastAsia="zh-CN"/>
          </w:rPr>
          <w:delText>was</w:delText>
        </w:r>
        <w:r w:rsidRPr="005F7DE3" w:rsidDel="0031229C">
          <w:rPr>
            <w:lang w:eastAsia="zh-CN"/>
          </w:rPr>
          <w:delText xml:space="preserve"> lean in terms of undershoot prediction and smooths the ups and downs. Furthermore, it is obvious that</w:delText>
        </w:r>
      </w:del>
      <w:r w:rsidRPr="005F7DE3">
        <w:rPr>
          <w:lang w:eastAsia="zh-CN"/>
        </w:rPr>
        <w:t xml:space="preserve"> </w:t>
      </w:r>
      <w:del w:id="293" w:author="LipingWang" w:date="2022-04-12T19:36:00Z">
        <w:r w:rsidRPr="005F7DE3" w:rsidDel="0031229C">
          <w:rPr>
            <w:lang w:eastAsia="zh-CN"/>
          </w:rPr>
          <w:delText>the H</w:delText>
        </w:r>
      </w:del>
      <w:ins w:id="294" w:author="LipingWang" w:date="2022-04-12T19:36:00Z">
        <w:del w:id="295" w:author="Lichen Wu" w:date="2022-04-13T00:27:00Z">
          <w:r w:rsidR="0031229C" w:rsidDel="00393FBA">
            <w:rPr>
              <w:lang w:eastAsia="zh-CN"/>
            </w:rPr>
            <w:delText>The h</w:delText>
          </w:r>
        </w:del>
      </w:ins>
      <w:del w:id="296" w:author="Lichen Wu" w:date="2022-04-13T00:27:00Z">
        <w:r w:rsidRPr="005F7DE3" w:rsidDel="00393FBA">
          <w:rPr>
            <w:lang w:eastAsia="zh-CN"/>
          </w:rPr>
          <w:delText xml:space="preserve">ybrid Model </w:delText>
        </w:r>
      </w:del>
      <w:ins w:id="297" w:author="LipingWang" w:date="2022-04-12T19:36:00Z">
        <w:del w:id="298" w:author="Lichen Wu" w:date="2022-04-13T00:27:00Z">
          <w:r w:rsidR="0031229C" w:rsidDel="00393FBA">
            <w:rPr>
              <w:lang w:eastAsia="zh-CN"/>
            </w:rPr>
            <w:delText>m</w:delText>
          </w:r>
          <w:r w:rsidR="0031229C" w:rsidRPr="005F7DE3" w:rsidDel="00393FBA">
            <w:rPr>
              <w:lang w:eastAsia="zh-CN"/>
            </w:rPr>
            <w:delText xml:space="preserve">odel </w:delText>
          </w:r>
        </w:del>
      </w:ins>
      <w:del w:id="299" w:author="Lichen Wu" w:date="2022-04-13T00:27:00Z">
        <w:r w:rsidRPr="005F7DE3" w:rsidDel="00393FBA">
          <w:rPr>
            <w:lang w:eastAsia="zh-CN"/>
          </w:rPr>
          <w:delText xml:space="preserve">incorporates information from both the RC and GGMR models </w:delText>
        </w:r>
        <w:r w:rsidR="00ED7CE6" w:rsidRPr="005F7DE3" w:rsidDel="00393FBA">
          <w:rPr>
            <w:lang w:eastAsia="zh-CN"/>
          </w:rPr>
          <w:delText>to</w:delText>
        </w:r>
        <w:r w:rsidRPr="005F7DE3" w:rsidDel="00393FBA">
          <w:rPr>
            <w:lang w:eastAsia="zh-CN"/>
          </w:rPr>
          <w:delText xml:space="preserve"> provide the most accurate prediction of RS system load. </w:delText>
        </w:r>
      </w:del>
      <w:r w:rsidRPr="005F7DE3">
        <w:rPr>
          <w:lang w:eastAsia="zh-CN"/>
        </w:rPr>
        <w:t xml:space="preserve">Specifically, the RC model has a normalized root mean square error of 13.56 percent, a coefficient of variation of root mean square error of 15.59 percent, a mean absolute error (MAE) of 5.76 kilowatts (kW), and a mean absolute percentage error (MAPE) of 108.53 percent. The NRMSE of the GGMR model is </w:t>
      </w:r>
      <w:r w:rsidR="00A94DE9" w:rsidRPr="005F7DE3">
        <w:rPr>
          <w:lang w:eastAsia="zh-CN"/>
        </w:rPr>
        <w:t>20.75</w:t>
      </w:r>
      <w:r w:rsidRPr="005F7DE3">
        <w:rPr>
          <w:lang w:eastAsia="zh-CN"/>
        </w:rPr>
        <w:t xml:space="preserve"> percent, the CVRMSE is </w:t>
      </w:r>
      <w:r w:rsidR="00A94DE9" w:rsidRPr="005F7DE3">
        <w:rPr>
          <w:lang w:eastAsia="zh-CN"/>
        </w:rPr>
        <w:t>22.56</w:t>
      </w:r>
      <w:r w:rsidRPr="005F7DE3">
        <w:rPr>
          <w:lang w:eastAsia="zh-CN"/>
        </w:rPr>
        <w:t xml:space="preserve"> percent, the MAE is </w:t>
      </w:r>
      <w:r w:rsidR="00A94DE9" w:rsidRPr="005F7DE3">
        <w:rPr>
          <w:lang w:eastAsia="zh-CN"/>
        </w:rPr>
        <w:t>7.61</w:t>
      </w:r>
      <w:r w:rsidRPr="005F7DE3">
        <w:rPr>
          <w:lang w:eastAsia="zh-CN"/>
        </w:rPr>
        <w:t xml:space="preserve"> kW, and the MAPE is 27.</w:t>
      </w:r>
      <w:r w:rsidR="00A94DE9" w:rsidRPr="005F7DE3">
        <w:rPr>
          <w:lang w:eastAsia="zh-CN"/>
        </w:rPr>
        <w:t>74</w:t>
      </w:r>
      <w:r w:rsidRPr="005F7DE3">
        <w:rPr>
          <w:lang w:eastAsia="zh-CN"/>
        </w:rPr>
        <w:t xml:space="preserve"> percent. The hybrid approach has an NRMSE of 8.77 percent (</w:t>
      </w:r>
      <w:r w:rsidR="00A94DE9" w:rsidRPr="005F7DE3">
        <w:rPr>
          <w:lang w:eastAsia="zh-CN"/>
        </w:rPr>
        <w:t>4.79</w:t>
      </w:r>
      <w:r w:rsidRPr="005F7DE3">
        <w:rPr>
          <w:lang w:eastAsia="zh-CN"/>
        </w:rPr>
        <w:t xml:space="preserve"> percent less than RC and </w:t>
      </w:r>
      <w:r w:rsidR="00A94DE9" w:rsidRPr="005F7DE3">
        <w:rPr>
          <w:lang w:eastAsia="zh-CN"/>
        </w:rPr>
        <w:t>11.98</w:t>
      </w:r>
      <w:r w:rsidRPr="005F7DE3">
        <w:rPr>
          <w:lang w:eastAsia="zh-CN"/>
        </w:rPr>
        <w:t xml:space="preserve"> percent less than GGMR), a CVRMSE of 9.95 percent (</w:t>
      </w:r>
      <w:r w:rsidR="00A94DE9" w:rsidRPr="005F7DE3">
        <w:rPr>
          <w:lang w:eastAsia="zh-CN"/>
        </w:rPr>
        <w:t>5.64</w:t>
      </w:r>
      <w:r w:rsidRPr="005F7DE3">
        <w:rPr>
          <w:lang w:eastAsia="zh-CN"/>
        </w:rPr>
        <w:t xml:space="preserve"> percent less than RC and </w:t>
      </w:r>
      <w:r w:rsidR="00850EFE" w:rsidRPr="005F7DE3">
        <w:rPr>
          <w:lang w:eastAsia="zh-CN"/>
        </w:rPr>
        <w:t>12.6</w:t>
      </w:r>
      <w:r w:rsidRPr="005F7DE3">
        <w:rPr>
          <w:lang w:eastAsia="zh-CN"/>
        </w:rPr>
        <w:t xml:space="preserve"> percent less than GGMR), an MAE of 3.62 kW (</w:t>
      </w:r>
      <w:r w:rsidR="00850EFE" w:rsidRPr="005F7DE3">
        <w:rPr>
          <w:lang w:eastAsia="zh-CN"/>
        </w:rPr>
        <w:t>2.14 kW</w:t>
      </w:r>
      <w:r w:rsidRPr="005F7DE3">
        <w:rPr>
          <w:lang w:eastAsia="zh-CN"/>
        </w:rPr>
        <w:t xml:space="preserve"> less than RC and </w:t>
      </w:r>
      <w:r w:rsidR="00850EFE" w:rsidRPr="005F7DE3">
        <w:rPr>
          <w:lang w:eastAsia="zh-CN"/>
        </w:rPr>
        <w:t>3.99 kW</w:t>
      </w:r>
      <w:r w:rsidRPr="005F7DE3">
        <w:rPr>
          <w:lang w:eastAsia="zh-CN"/>
        </w:rPr>
        <w:t xml:space="preserve"> less than GGMR), and a MAPE of 19.31 percent (</w:t>
      </w:r>
      <w:r w:rsidR="00850EFE" w:rsidRPr="005F7DE3">
        <w:rPr>
          <w:lang w:eastAsia="zh-CN"/>
        </w:rPr>
        <w:t>89.22</w:t>
      </w:r>
      <w:r w:rsidRPr="005F7DE3">
        <w:rPr>
          <w:lang w:eastAsia="zh-CN"/>
        </w:rPr>
        <w:t xml:space="preserve"> percent lower from RC, </w:t>
      </w:r>
      <w:r w:rsidR="00850EFE" w:rsidRPr="005F7DE3">
        <w:rPr>
          <w:lang w:eastAsia="zh-CN"/>
        </w:rPr>
        <w:t>8.43</w:t>
      </w:r>
      <w:r w:rsidRPr="005F7DE3">
        <w:rPr>
          <w:lang w:eastAsia="zh-CN"/>
        </w:rPr>
        <w:t xml:space="preserve"> percent lower from GGMR).</w:t>
      </w:r>
    </w:p>
    <w:p w14:paraId="39649D56" w14:textId="77777777" w:rsidR="008661CF" w:rsidRPr="005F7DE3" w:rsidRDefault="008661CF" w:rsidP="00C4330D"/>
    <w:p w14:paraId="28777744" w14:textId="2E8B5542" w:rsidR="006C22CE" w:rsidRPr="005F7DE3" w:rsidRDefault="006C22CE" w:rsidP="006C22CE">
      <w:pPr>
        <w:pStyle w:val="Caption"/>
        <w:keepNext/>
        <w:rPr>
          <w:rFonts w:cs="Times New Roman"/>
        </w:rPr>
      </w:pPr>
      <w:r w:rsidRPr="005F7DE3">
        <w:rPr>
          <w:rFonts w:cs="Times New Roman"/>
          <w:b/>
          <w:bCs/>
        </w:rPr>
        <w:t xml:space="preserve">Table </w:t>
      </w:r>
      <w:bookmarkStart w:id="300" w:name="hybrid_tb1"/>
      <w:bookmarkStart w:id="301" w:name="all_performance_tb"/>
      <w:r w:rsidRPr="005F7DE3">
        <w:rPr>
          <w:rFonts w:cs="Times New Roman"/>
          <w:b/>
          <w:bCs/>
        </w:rPr>
        <w:t>5</w:t>
      </w:r>
      <w:bookmarkEnd w:id="300"/>
      <w:bookmarkEnd w:id="301"/>
      <w:r w:rsidRPr="005F7DE3">
        <w:rPr>
          <w:rFonts w:cs="Times New Roman"/>
        </w:rPr>
        <w:t xml:space="preserve"> </w:t>
      </w:r>
      <w:r w:rsidR="00A32FB7" w:rsidRPr="005F7DE3">
        <w:rPr>
          <w:rFonts w:cs="Times New Roman"/>
        </w:rPr>
        <w:t>Performance comparison for h</w:t>
      </w:r>
      <w:r w:rsidRPr="005F7DE3">
        <w:rPr>
          <w:rFonts w:cs="Times New Roman"/>
        </w:rPr>
        <w:t>ourly predicti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r w:rsidRPr="005F7DE3">
              <w:rPr>
                <w:lang w:eastAsia="zh-CN"/>
              </w:rPr>
              <w:t>RC</w:t>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r w:rsidRPr="005F7DE3">
              <w:rPr>
                <w:lang w:eastAsia="zh-CN"/>
              </w:rPr>
              <w:t>108.53</w:t>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1A684EBD" w14:textId="77777777" w:rsidR="00B060F6" w:rsidRDefault="00B060F6" w:rsidP="00B060F6">
      <w:pPr>
        <w:keepNext/>
        <w:jc w:val="center"/>
        <w:rPr>
          <w:ins w:id="302" w:author="Lichen Wu" w:date="2022-04-13T00:15:00Z"/>
        </w:rPr>
      </w:pPr>
      <w:ins w:id="303" w:author="Lichen Wu" w:date="2022-04-13T00:13:00Z">
        <w:r>
          <w:rPr>
            <w:noProof/>
          </w:rPr>
          <w:drawing>
            <wp:inline distT="0" distB="0" distL="0" distR="0" wp14:anchorId="295B3DC9" wp14:editId="09BA850D">
              <wp:extent cx="5943600" cy="3765550"/>
              <wp:effectExtent l="19050" t="19050" r="0" b="635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65550"/>
                      </a:xfrm>
                      <a:prstGeom prst="rect">
                        <a:avLst/>
                      </a:prstGeom>
                      <a:ln>
                        <a:solidFill>
                          <a:schemeClr val="tx1"/>
                        </a:solidFill>
                      </a:ln>
                    </pic:spPr>
                  </pic:pic>
                </a:graphicData>
              </a:graphic>
            </wp:inline>
          </w:drawing>
        </w:r>
      </w:ins>
    </w:p>
    <w:p w14:paraId="6E049064" w14:textId="53505D9D" w:rsidR="00B060F6" w:rsidRDefault="00B060F6">
      <w:pPr>
        <w:pStyle w:val="Caption"/>
        <w:rPr>
          <w:ins w:id="304" w:author="Lichen Wu" w:date="2022-04-13T00:12:00Z"/>
        </w:rPr>
        <w:pPrChange w:id="305" w:author="Lichen Wu" w:date="2022-04-13T00:48:00Z">
          <w:pPr>
            <w:keepNext/>
            <w:jc w:val="center"/>
          </w:pPr>
        </w:pPrChange>
      </w:pPr>
      <w:ins w:id="306" w:author="Lichen Wu" w:date="2022-04-13T00:15:00Z">
        <w:r>
          <w:t xml:space="preserve">Figure </w:t>
        </w:r>
        <w:bookmarkStart w:id="307" w:name="all_performance_fig1"/>
        <w:r>
          <w:fldChar w:fldCharType="begin"/>
        </w:r>
        <w:r>
          <w:instrText xml:space="preserve"> SEQ Figure \* ARABIC </w:instrText>
        </w:r>
      </w:ins>
      <w:r>
        <w:fldChar w:fldCharType="separate"/>
      </w:r>
      <w:ins w:id="308" w:author="Lichen Wu" w:date="2022-04-13T00:15:00Z">
        <w:r>
          <w:rPr>
            <w:noProof/>
          </w:rPr>
          <w:t>5</w:t>
        </w:r>
        <w:r>
          <w:fldChar w:fldCharType="end"/>
        </w:r>
        <w:bookmarkEnd w:id="307"/>
        <w:r>
          <w:t xml:space="preserve"> Hourly radiant slab heating load between RC model, GGMR model, hybrid model and measured data</w:t>
        </w:r>
      </w:ins>
    </w:p>
    <w:p w14:paraId="3E011FF3" w14:textId="77777777" w:rsidR="00B060F6" w:rsidRPr="005F7DE3" w:rsidRDefault="00B060F6" w:rsidP="00F42C36">
      <w:pPr>
        <w:keepNext/>
        <w:jc w:val="center"/>
      </w:pPr>
    </w:p>
    <w:p w14:paraId="257EFCE2" w14:textId="2159ABE4" w:rsidR="00F42C36" w:rsidRPr="005F7DE3" w:rsidDel="00EA01D1" w:rsidRDefault="00F42C36" w:rsidP="00F42C36">
      <w:pPr>
        <w:keepNext/>
        <w:jc w:val="center"/>
        <w:rPr>
          <w:del w:id="309" w:author="LipingWang" w:date="2022-04-12T19:35:00Z"/>
        </w:rPr>
      </w:pPr>
      <w:commentRangeStart w:id="310"/>
      <w:commentRangeStart w:id="311"/>
      <w:del w:id="312" w:author="LipingWang" w:date="2022-04-12T19:35:00Z">
        <w:r w:rsidRPr="005F7DE3" w:rsidDel="00EA01D1">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commentRangeEnd w:id="310"/>
        <w:r w:rsidR="00EA01D1" w:rsidDel="00EA01D1">
          <w:rPr>
            <w:rStyle w:val="CommentReference"/>
          </w:rPr>
          <w:commentReference w:id="310"/>
        </w:r>
      </w:del>
      <w:commentRangeEnd w:id="311"/>
      <w:r w:rsidR="00B060F6">
        <w:rPr>
          <w:rStyle w:val="CommentReference"/>
        </w:rPr>
        <w:commentReference w:id="311"/>
      </w:r>
    </w:p>
    <w:p w14:paraId="43253CF5" w14:textId="76069E0B" w:rsidR="006C22CE" w:rsidRPr="005F7DE3" w:rsidDel="00EA01D1" w:rsidRDefault="00F42C36" w:rsidP="00C4330D">
      <w:pPr>
        <w:pStyle w:val="Caption"/>
        <w:rPr>
          <w:del w:id="313" w:author="LipingWang" w:date="2022-04-12T19:35:00Z"/>
        </w:rPr>
      </w:pPr>
      <w:del w:id="314" w:author="LipingWang" w:date="2022-04-12T19:35:00Z">
        <w:r w:rsidRPr="005F7DE3" w:rsidDel="00EA01D1">
          <w:rPr>
            <w:rFonts w:cs="Times New Roman"/>
            <w:b/>
            <w:bCs/>
          </w:rPr>
          <w:delText xml:space="preserve">Figure </w:delText>
        </w:r>
        <w:r w:rsidRPr="005F7DE3" w:rsidDel="00EA01D1">
          <w:rPr>
            <w:b/>
            <w:bCs/>
            <w:sz w:val="18"/>
          </w:rPr>
          <w:fldChar w:fldCharType="begin"/>
        </w:r>
        <w:r w:rsidRPr="005F7DE3" w:rsidDel="00EA01D1">
          <w:rPr>
            <w:rFonts w:cs="Times New Roman"/>
            <w:b/>
            <w:bCs/>
          </w:rPr>
          <w:delInstrText xml:space="preserve"> SEQ Figure \* ARABIC </w:delInstrText>
        </w:r>
        <w:r w:rsidRPr="005F7DE3" w:rsidDel="00EA01D1">
          <w:rPr>
            <w:b/>
            <w:bCs/>
            <w:sz w:val="18"/>
          </w:rPr>
          <w:fldChar w:fldCharType="separate"/>
        </w:r>
        <w:r w:rsidR="0017237F" w:rsidDel="00EA01D1">
          <w:rPr>
            <w:rFonts w:cs="Times New Roman"/>
            <w:b/>
            <w:bCs/>
            <w:noProof/>
          </w:rPr>
          <w:delText>5</w:delText>
        </w:r>
        <w:r w:rsidRPr="005F7DE3" w:rsidDel="00EA01D1">
          <w:rPr>
            <w:b/>
            <w:bCs/>
            <w:sz w:val="18"/>
          </w:rPr>
          <w:fldChar w:fldCharType="end"/>
        </w:r>
        <w:r w:rsidRPr="005F7DE3" w:rsidDel="00EA01D1">
          <w:rPr>
            <w:rFonts w:cs="Times New Roman"/>
          </w:rPr>
          <w:delText xml:space="preserve"> Radiant slab load between RC model, GGMR model, </w:delText>
        </w:r>
      </w:del>
      <w:del w:id="315" w:author="LipingWang" w:date="2022-04-12T19:32:00Z">
        <w:r w:rsidRPr="005F7DE3" w:rsidDel="00EA01D1">
          <w:rPr>
            <w:rFonts w:cs="Times New Roman"/>
          </w:rPr>
          <w:delText xml:space="preserve">Hybrid </w:delText>
        </w:r>
      </w:del>
      <w:del w:id="316" w:author="LipingWang" w:date="2022-04-12T19:35:00Z">
        <w:r w:rsidRPr="005F7DE3" w:rsidDel="00EA01D1">
          <w:rPr>
            <w:rFonts w:cs="Times New Roman"/>
          </w:rPr>
          <w:delText>model and measured data.</w:delText>
        </w:r>
      </w:del>
    </w:p>
    <w:p w14:paraId="51363AB8" w14:textId="76EA0DFE" w:rsidR="006C22CE" w:rsidRPr="005F7DE3" w:rsidDel="00EA01D1" w:rsidRDefault="006C22CE" w:rsidP="00447E3E">
      <w:pPr>
        <w:rPr>
          <w:del w:id="317" w:author="LipingWang" w:date="2022-04-12T19:35:00Z"/>
          <w:lang w:eastAsia="zh-CN"/>
        </w:rPr>
      </w:pPr>
    </w:p>
    <w:p w14:paraId="215AF145" w14:textId="77777777" w:rsidR="005115E6" w:rsidRPr="005F7DE3" w:rsidRDefault="005115E6" w:rsidP="005115E6">
      <w:pPr>
        <w:pStyle w:val="Heading1"/>
      </w:pPr>
      <w:r w:rsidRPr="005F7DE3">
        <w:t>4. Conclusion</w:t>
      </w:r>
    </w:p>
    <w:p w14:paraId="38E6A2DB" w14:textId="77777777" w:rsidR="005115E6" w:rsidRPr="005F7DE3" w:rsidRDefault="005115E6" w:rsidP="005115E6">
      <w:pPr>
        <w:rPr>
          <w:rFonts w:eastAsiaTheme="minorEastAsia"/>
          <w:lang w:eastAsia="zh-CN"/>
        </w:rPr>
      </w:pPr>
    </w:p>
    <w:p w14:paraId="53E77CF5" w14:textId="2F83408D" w:rsidR="001E0914" w:rsidRPr="005F7DE3" w:rsidDel="0031229C" w:rsidRDefault="00FE073D" w:rsidP="00FE073D">
      <w:pPr>
        <w:jc w:val="both"/>
        <w:rPr>
          <w:del w:id="318" w:author="LipingWang" w:date="2022-04-12T19:38: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the RC and GGMR models. The proposed method was validated using data from actual radiant slab operations at Purdue University. According to the case study, the Hybrid Model outperformed the RC, GGMR, and </w:t>
      </w:r>
      <w:r w:rsidR="00AF77D1" w:rsidRPr="005F7DE3">
        <w:rPr>
          <w:rFonts w:eastAsiaTheme="minorEastAsia"/>
          <w:lang w:eastAsia="zh-CN"/>
        </w:rPr>
        <w:t>the h</w:t>
      </w:r>
      <w:r w:rsidRPr="005F7DE3">
        <w:rPr>
          <w:rFonts w:eastAsiaTheme="minorEastAsia"/>
          <w:lang w:eastAsia="zh-CN"/>
        </w:rPr>
        <w:t xml:space="preserve">ybrid </w:t>
      </w:r>
      <w:r w:rsidR="00AF77D1" w:rsidRPr="005F7DE3">
        <w:rPr>
          <w:rFonts w:eastAsiaTheme="minorEastAsia"/>
          <w:lang w:eastAsia="zh-CN"/>
        </w:rPr>
        <w:t>m</w:t>
      </w:r>
      <w:r w:rsidRPr="005F7DE3">
        <w:rPr>
          <w:rFonts w:eastAsiaTheme="minorEastAsia"/>
          <w:lang w:eastAsia="zh-CN"/>
        </w:rPr>
        <w:t>odel in terms of prediction performance. And the proposed Hybrid model has 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RC, </w:t>
      </w:r>
      <w:r w:rsidR="00B461B7" w:rsidRPr="005F7DE3">
        <w:rPr>
          <w:rFonts w:eastAsiaTheme="minorEastAsia"/>
          <w:lang w:eastAsia="zh-CN"/>
        </w:rPr>
        <w:t>12.6</w:t>
      </w:r>
      <w:r w:rsidRPr="005F7DE3">
        <w:rPr>
          <w:rFonts w:eastAsiaTheme="minorEastAsia"/>
          <w:lang w:eastAsia="zh-CN"/>
        </w:rPr>
        <w:t xml:space="preserve"> percent less than GGMR), which clearly meets the criteria for ASHRAE Guideline 14.</w:t>
      </w:r>
      <w:del w:id="319" w:author="LipingWang" w:date="2022-04-12T19:37:00Z">
        <w:r w:rsidRPr="005F7DE3" w:rsidDel="0031229C">
          <w:rPr>
            <w:rFonts w:eastAsiaTheme="minorEastAsia"/>
            <w:lang w:eastAsia="zh-CN"/>
          </w:rPr>
          <w:delText xml:space="preserve"> </w:delText>
        </w:r>
        <w:r w:rsidR="00AD6441" w:rsidRPr="005F7DE3" w:rsidDel="0031229C">
          <w:rPr>
            <w:rFonts w:eastAsiaTheme="minorEastAsia"/>
            <w:lang w:eastAsia="zh-CN"/>
          </w:rPr>
          <w:fldChar w:fldCharType="begin"/>
        </w:r>
        <w:r w:rsidR="00B44256" w:rsidRPr="005F7DE3" w:rsidDel="0031229C">
          <w:rPr>
            <w:rFonts w:eastAsiaTheme="minorEastAsia"/>
            <w:lang w:eastAsia="zh-CN"/>
          </w:rPr>
          <w:delInstrText xml:space="preserve"> ADDIN ZOTERO_ITEM CSL_CITATION {"citationID":"ZAfNImab","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AD6441" w:rsidRPr="005F7DE3" w:rsidDel="0031229C">
          <w:rPr>
            <w:rFonts w:eastAsiaTheme="minorEastAsia"/>
            <w:lang w:eastAsia="zh-CN"/>
          </w:rPr>
          <w:fldChar w:fldCharType="separate"/>
        </w:r>
        <w:r w:rsidR="00AD6441" w:rsidRPr="005F7DE3" w:rsidDel="0031229C">
          <w:rPr>
            <w:rFonts w:eastAsiaTheme="minorEastAsia"/>
          </w:rPr>
          <w:delText>(Landsberg et al., n.d.)</w:delText>
        </w:r>
        <w:r w:rsidR="00AD6441" w:rsidRPr="005F7DE3" w:rsidDel="0031229C">
          <w:rPr>
            <w:rFonts w:eastAsiaTheme="minorEastAsia"/>
            <w:lang w:eastAsia="zh-CN"/>
          </w:rPr>
          <w:fldChar w:fldCharType="end"/>
        </w:r>
      </w:del>
      <w:r w:rsidR="00AD6441" w:rsidRPr="005F7DE3">
        <w:rPr>
          <w:rFonts w:eastAsiaTheme="minorEastAsia"/>
          <w:lang w:eastAsia="zh-CN"/>
        </w:rPr>
        <w:t xml:space="preserve">. </w:t>
      </w:r>
      <w:r w:rsidRPr="005F7DE3">
        <w:rPr>
          <w:rFonts w:eastAsiaTheme="minorEastAsia"/>
          <w:lang w:eastAsia="zh-CN"/>
        </w:rPr>
        <w:t>Specifically, it has been demonstrated that the RC model prediction can be used as input for a GGMR model to further reduce both the RC and GGMR model predictions.</w:t>
      </w:r>
    </w:p>
    <w:p w14:paraId="23761529" w14:textId="77777777" w:rsidR="001E0914" w:rsidRPr="005F7DE3" w:rsidRDefault="001E0914" w:rsidP="00FE073D">
      <w:pPr>
        <w:jc w:val="both"/>
        <w:rPr>
          <w:rFonts w:eastAsiaTheme="minorEastAsia"/>
          <w:lang w:eastAsia="zh-CN"/>
        </w:rPr>
      </w:pPr>
    </w:p>
    <w:p w14:paraId="1C96E6E5" w14:textId="6295FFCD" w:rsidR="00FE073D" w:rsidRPr="005F7DE3" w:rsidDel="0031229C" w:rsidRDefault="00FE073D" w:rsidP="00FE073D">
      <w:pPr>
        <w:jc w:val="both"/>
        <w:rPr>
          <w:del w:id="320" w:author="LipingWang" w:date="2022-04-12T19:37:00Z"/>
          <w:rFonts w:eastAsiaTheme="minorEastAsia"/>
          <w:lang w:eastAsia="zh-CN"/>
        </w:rPr>
      </w:pPr>
      <w:del w:id="321" w:author="LipingWang" w:date="2022-04-12T19:37:00Z">
        <w:r w:rsidRPr="005F7DE3" w:rsidDel="0031229C">
          <w:rPr>
            <w:rFonts w:eastAsiaTheme="minorEastAsia"/>
            <w:lang w:eastAsia="zh-CN"/>
          </w:rPr>
          <w:delText xml:space="preserve">During the model development process for the GGMR model's input variable selection, we discovered that a higher linear correlation does not always imply a higher prediction performance. </w:delText>
        </w:r>
        <w:r w:rsidRPr="00C4330D" w:rsidDel="0031229C">
          <w:rPr>
            <w:rFonts w:eastAsiaTheme="minorEastAsia"/>
            <w:highlight w:val="yellow"/>
            <w:lang w:eastAsia="zh-CN"/>
          </w:rPr>
          <w:delText>This observation implies that there may be additional opportunity to investigate alternative input variables for both the GGMR and Hybrid models.</w:delText>
        </w:r>
      </w:del>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6449" w:type="dxa"/>
        <w:jc w:val="center"/>
        <w:tblLook w:val="04A0" w:firstRow="1" w:lastRow="0" w:firstColumn="1" w:lastColumn="0" w:noHBand="0" w:noVBand="1"/>
      </w:tblPr>
      <w:tblGrid>
        <w:gridCol w:w="1039"/>
        <w:gridCol w:w="1450"/>
        <w:gridCol w:w="941"/>
        <w:gridCol w:w="826"/>
        <w:gridCol w:w="1367"/>
        <w:gridCol w:w="826"/>
      </w:tblGrid>
      <w:tr w:rsidR="003A30ED" w:rsidRPr="005F7DE3" w14:paraId="5ED355A3" w14:textId="77777777" w:rsidTr="00624D6A">
        <w:trPr>
          <w:trHeight w:val="256"/>
          <w:jc w:val="center"/>
        </w:trPr>
        <w:tc>
          <w:tcPr>
            <w:tcW w:w="1028"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454"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942" w:type="dxa"/>
            <w:tcBorders>
              <w:top w:val="single" w:sz="4" w:space="0" w:color="auto"/>
              <w:left w:val="nil"/>
              <w:bottom w:val="nil"/>
              <w:right w:val="nil"/>
            </w:tcBorders>
          </w:tcPr>
          <w:p w14:paraId="676879AC" w14:textId="5A06D25C" w:rsidR="003A30ED" w:rsidRPr="005F7DE3" w:rsidRDefault="006B6C2F"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82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371"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82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624D6A">
        <w:trPr>
          <w:trHeight w:val="269"/>
          <w:jc w:val="center"/>
        </w:trPr>
        <w:tc>
          <w:tcPr>
            <w:tcW w:w="1028"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454"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942"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82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371"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82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624D6A">
        <w:trPr>
          <w:trHeight w:val="282"/>
          <w:jc w:val="center"/>
        </w:trPr>
        <w:tc>
          <w:tcPr>
            <w:tcW w:w="1028" w:type="dxa"/>
            <w:tcBorders>
              <w:top w:val="nil"/>
              <w:left w:val="single" w:sz="4" w:space="0" w:color="auto"/>
              <w:bottom w:val="nil"/>
              <w:right w:val="nil"/>
            </w:tcBorders>
          </w:tcPr>
          <w:p w14:paraId="6A8C68BF" w14:textId="1579407E" w:rsidR="003A30ED" w:rsidRPr="005F7DE3" w:rsidRDefault="006B6C2F"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454"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942"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82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371"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82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624D6A">
        <w:trPr>
          <w:trHeight w:val="269"/>
          <w:jc w:val="center"/>
        </w:trPr>
        <w:tc>
          <w:tcPr>
            <w:tcW w:w="1028"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454"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942"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82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371"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82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624D6A">
        <w:trPr>
          <w:trHeight w:val="256"/>
          <w:jc w:val="center"/>
        </w:trPr>
        <w:tc>
          <w:tcPr>
            <w:tcW w:w="1028"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454"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942"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827" w:type="dxa"/>
            <w:tcBorders>
              <w:top w:val="nil"/>
              <w:left w:val="nil"/>
              <w:bottom w:val="nil"/>
              <w:right w:val="nil"/>
            </w:tcBorders>
          </w:tcPr>
          <w:p w14:paraId="042728E4" w14:textId="36473398" w:rsidR="003A30ED" w:rsidRPr="005F7DE3" w:rsidRDefault="003A30ED" w:rsidP="003A30ED">
            <w:pPr>
              <w:jc w:val="center"/>
            </w:pPr>
          </w:p>
        </w:tc>
        <w:tc>
          <w:tcPr>
            <w:tcW w:w="1371" w:type="dxa"/>
            <w:tcBorders>
              <w:top w:val="nil"/>
              <w:left w:val="nil"/>
              <w:bottom w:val="nil"/>
              <w:right w:val="nil"/>
            </w:tcBorders>
          </w:tcPr>
          <w:p w14:paraId="6D585F42" w14:textId="2EB6CF9B" w:rsidR="003A30ED" w:rsidRPr="005F7DE3" w:rsidRDefault="003A30ED" w:rsidP="003A30ED">
            <w:pPr>
              <w:jc w:val="center"/>
            </w:pPr>
          </w:p>
        </w:tc>
        <w:tc>
          <w:tcPr>
            <w:tcW w:w="82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624D6A">
        <w:trPr>
          <w:trHeight w:val="269"/>
          <w:jc w:val="center"/>
        </w:trPr>
        <w:tc>
          <w:tcPr>
            <w:tcW w:w="1028"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454"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942"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827" w:type="dxa"/>
            <w:tcBorders>
              <w:top w:val="nil"/>
              <w:left w:val="nil"/>
              <w:bottom w:val="nil"/>
              <w:right w:val="nil"/>
            </w:tcBorders>
          </w:tcPr>
          <w:p w14:paraId="5D40443A" w14:textId="442ECF4B" w:rsidR="003A30ED" w:rsidRPr="005F7DE3" w:rsidRDefault="003A30ED" w:rsidP="003A30ED">
            <w:pPr>
              <w:jc w:val="center"/>
            </w:pPr>
          </w:p>
        </w:tc>
        <w:tc>
          <w:tcPr>
            <w:tcW w:w="1371" w:type="dxa"/>
            <w:tcBorders>
              <w:top w:val="nil"/>
              <w:left w:val="nil"/>
              <w:bottom w:val="nil"/>
              <w:right w:val="nil"/>
            </w:tcBorders>
          </w:tcPr>
          <w:p w14:paraId="0586492E" w14:textId="41D2846B" w:rsidR="003A30ED" w:rsidRPr="005F7DE3" w:rsidRDefault="003A30ED" w:rsidP="003A30ED">
            <w:pPr>
              <w:jc w:val="center"/>
            </w:pPr>
          </w:p>
        </w:tc>
        <w:tc>
          <w:tcPr>
            <w:tcW w:w="82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624D6A">
        <w:trPr>
          <w:trHeight w:val="256"/>
          <w:jc w:val="center"/>
        </w:trPr>
        <w:tc>
          <w:tcPr>
            <w:tcW w:w="1028"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454"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942"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82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371"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82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624D6A">
        <w:trPr>
          <w:trHeight w:val="256"/>
          <w:jc w:val="center"/>
        </w:trPr>
        <w:tc>
          <w:tcPr>
            <w:tcW w:w="1028"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t>Subscript</w:t>
            </w:r>
          </w:p>
        </w:tc>
        <w:tc>
          <w:tcPr>
            <w:tcW w:w="1454"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942"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82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371"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82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624D6A">
        <w:trPr>
          <w:trHeight w:val="256"/>
          <w:jc w:val="center"/>
        </w:trPr>
        <w:tc>
          <w:tcPr>
            <w:tcW w:w="1028"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454"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942" w:type="dxa"/>
            <w:tcBorders>
              <w:top w:val="nil"/>
              <w:left w:val="nil"/>
              <w:bottom w:val="nil"/>
              <w:right w:val="nil"/>
            </w:tcBorders>
          </w:tcPr>
          <w:p w14:paraId="64924C8C" w14:textId="77777777" w:rsidR="003A30ED" w:rsidRPr="005F7DE3" w:rsidRDefault="003A30ED" w:rsidP="003A30ED">
            <w:pPr>
              <w:jc w:val="center"/>
              <w:rPr>
                <w:iCs/>
              </w:rPr>
            </w:pPr>
          </w:p>
        </w:tc>
        <w:tc>
          <w:tcPr>
            <w:tcW w:w="827" w:type="dxa"/>
            <w:tcBorders>
              <w:top w:val="nil"/>
              <w:left w:val="nil"/>
              <w:bottom w:val="nil"/>
              <w:right w:val="nil"/>
            </w:tcBorders>
          </w:tcPr>
          <w:p w14:paraId="5B8F7DA9" w14:textId="7043C3F8" w:rsidR="003A30ED" w:rsidRPr="005F7DE3" w:rsidRDefault="003A30ED" w:rsidP="003A30ED">
            <w:pPr>
              <w:jc w:val="center"/>
              <w:rPr>
                <w:i/>
                <w:iCs/>
              </w:rPr>
            </w:pPr>
            <w:proofErr w:type="spellStart"/>
            <w:r w:rsidRPr="005F7DE3">
              <w:rPr>
                <w:i/>
                <w:iCs/>
              </w:rPr>
              <w:t>intwall</w:t>
            </w:r>
            <w:proofErr w:type="spellEnd"/>
          </w:p>
        </w:tc>
        <w:tc>
          <w:tcPr>
            <w:tcW w:w="1371"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82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624D6A">
        <w:trPr>
          <w:trHeight w:val="256"/>
          <w:jc w:val="center"/>
        </w:trPr>
        <w:tc>
          <w:tcPr>
            <w:tcW w:w="1028"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454"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942" w:type="dxa"/>
            <w:tcBorders>
              <w:top w:val="nil"/>
              <w:left w:val="nil"/>
              <w:bottom w:val="nil"/>
              <w:right w:val="nil"/>
            </w:tcBorders>
          </w:tcPr>
          <w:p w14:paraId="5F19A61B" w14:textId="77777777" w:rsidR="003A30ED" w:rsidRPr="005F7DE3" w:rsidRDefault="003A30ED" w:rsidP="003A30ED">
            <w:pPr>
              <w:jc w:val="center"/>
              <w:rPr>
                <w:iCs/>
              </w:rPr>
            </w:pPr>
          </w:p>
        </w:tc>
        <w:tc>
          <w:tcPr>
            <w:tcW w:w="82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371"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82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624D6A">
        <w:trPr>
          <w:trHeight w:val="256"/>
          <w:jc w:val="center"/>
        </w:trPr>
        <w:tc>
          <w:tcPr>
            <w:tcW w:w="1028" w:type="dxa"/>
            <w:tcBorders>
              <w:top w:val="nil"/>
              <w:left w:val="single" w:sz="4" w:space="0" w:color="auto"/>
              <w:bottom w:val="nil"/>
              <w:right w:val="nil"/>
            </w:tcBorders>
          </w:tcPr>
          <w:p w14:paraId="6ED893DA" w14:textId="6282872F" w:rsidR="003A30ED" w:rsidRPr="005F7DE3" w:rsidRDefault="003A30ED" w:rsidP="003A30ED">
            <w:pPr>
              <w:jc w:val="center"/>
              <w:rPr>
                <w:i/>
                <w:iCs/>
              </w:rPr>
            </w:pPr>
            <w:proofErr w:type="spellStart"/>
            <w:r w:rsidRPr="005F7DE3">
              <w:rPr>
                <w:i/>
                <w:iCs/>
              </w:rPr>
              <w:t>cav</w:t>
            </w:r>
            <w:proofErr w:type="spellEnd"/>
          </w:p>
        </w:tc>
        <w:tc>
          <w:tcPr>
            <w:tcW w:w="1454"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942" w:type="dxa"/>
            <w:tcBorders>
              <w:top w:val="nil"/>
              <w:left w:val="nil"/>
              <w:bottom w:val="nil"/>
              <w:right w:val="nil"/>
            </w:tcBorders>
          </w:tcPr>
          <w:p w14:paraId="575D9634" w14:textId="77777777" w:rsidR="003A30ED" w:rsidRPr="005F7DE3" w:rsidRDefault="003A30ED" w:rsidP="003A30ED">
            <w:pPr>
              <w:jc w:val="center"/>
              <w:rPr>
                <w:iCs/>
              </w:rPr>
            </w:pPr>
          </w:p>
        </w:tc>
        <w:tc>
          <w:tcPr>
            <w:tcW w:w="82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371"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82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624D6A">
        <w:trPr>
          <w:trHeight w:val="256"/>
          <w:jc w:val="center"/>
        </w:trPr>
        <w:tc>
          <w:tcPr>
            <w:tcW w:w="1028"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454"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942"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827" w:type="dxa"/>
            <w:tcBorders>
              <w:top w:val="nil"/>
              <w:left w:val="nil"/>
              <w:right w:val="nil"/>
            </w:tcBorders>
          </w:tcPr>
          <w:p w14:paraId="7A8E185E" w14:textId="77777777" w:rsidR="003A30ED" w:rsidRPr="005F7DE3" w:rsidRDefault="003A30ED" w:rsidP="003A30ED">
            <w:pPr>
              <w:jc w:val="center"/>
              <w:rPr>
                <w:i/>
                <w:iCs/>
              </w:rPr>
            </w:pPr>
          </w:p>
        </w:tc>
        <w:tc>
          <w:tcPr>
            <w:tcW w:w="1371" w:type="dxa"/>
            <w:tcBorders>
              <w:top w:val="nil"/>
              <w:left w:val="nil"/>
              <w:right w:val="nil"/>
            </w:tcBorders>
          </w:tcPr>
          <w:p w14:paraId="3849BA58" w14:textId="77777777" w:rsidR="003A30ED" w:rsidRPr="005F7DE3" w:rsidRDefault="003A30ED" w:rsidP="003A30ED">
            <w:pPr>
              <w:jc w:val="center"/>
            </w:pPr>
          </w:p>
        </w:tc>
        <w:tc>
          <w:tcPr>
            <w:tcW w:w="827" w:type="dxa"/>
            <w:tcBorders>
              <w:top w:val="nil"/>
              <w:left w:val="nil"/>
            </w:tcBorders>
          </w:tcPr>
          <w:p w14:paraId="7F7EA6E5" w14:textId="77777777" w:rsidR="003A30ED" w:rsidRPr="005F7DE3" w:rsidRDefault="003A30ED" w:rsidP="003A30ED">
            <w:pPr>
              <w:jc w:val="center"/>
              <w:rPr>
                <w:i/>
                <w:iCs/>
              </w:rPr>
            </w:pPr>
          </w:p>
        </w:tc>
      </w:tr>
    </w:tbl>
    <w:p w14:paraId="2130E34E" w14:textId="6854D6D3" w:rsidR="007F4813" w:rsidRPr="005F7DE3" w:rsidRDefault="007F4813">
      <w:pPr>
        <w:rPr>
          <w:sz w:val="24"/>
        </w:rPr>
      </w:pPr>
    </w:p>
    <w:p w14:paraId="3961176E" w14:textId="77777777" w:rsidR="0043009B" w:rsidRPr="005F7DE3" w:rsidRDefault="0043009B" w:rsidP="0043009B">
      <w:pPr>
        <w:rPr>
          <w:sz w:val="24"/>
        </w:rPr>
      </w:pPr>
    </w:p>
    <w:p w14:paraId="2481BB4C" w14:textId="5C880A4D" w:rsidR="001E3D5B" w:rsidRPr="005F7DE3" w:rsidRDefault="001E3D5B" w:rsidP="001E3D5B">
      <w:pPr>
        <w:pStyle w:val="Heading1"/>
      </w:pPr>
      <w:r w:rsidRPr="005F7DE3">
        <w:t>REFERENCES</w:t>
      </w:r>
    </w:p>
    <w:p w14:paraId="6A00062F" w14:textId="77777777" w:rsidR="00720B8B" w:rsidRPr="005F7DE3" w:rsidRDefault="00720B8B" w:rsidP="00C4330D"/>
    <w:p w14:paraId="48ECAA25" w14:textId="77777777" w:rsidR="00BC1BE2" w:rsidRPr="005F7DE3" w:rsidRDefault="00BC1BE2" w:rsidP="00BC1BE2"/>
    <w:p w14:paraId="47236844" w14:textId="77777777" w:rsidR="00992D3F" w:rsidRPr="00992D3F" w:rsidRDefault="001E3D5B" w:rsidP="00992D3F">
      <w:pPr>
        <w:pStyle w:val="Bibliography"/>
      </w:pPr>
      <w:r w:rsidRPr="005F7DE3">
        <w:fldChar w:fldCharType="begin"/>
      </w:r>
      <w:r w:rsidR="00A076C2">
        <w:instrText xml:space="preserve"> ADDIN ZOTERO_BIBL {"uncited":[],"omitted":[],"custom":[]} CSL_BIBLIOGRAPHY </w:instrText>
      </w:r>
      <w:r w:rsidRPr="005F7DE3">
        <w:fldChar w:fldCharType="separate"/>
      </w:r>
      <w:r w:rsidR="00992D3F" w:rsidRPr="00992D3F">
        <w:t xml:space="preserve">Ahn, Byung-Cheon, and Jae-Yeob Song. 2010. “Control Characteristics and Heating Performance Analysis of Automatic Thermostatic Valves for Radiant Slab Heating System in Residential Apartments.” </w:t>
      </w:r>
      <w:r w:rsidR="00992D3F" w:rsidRPr="00992D3F">
        <w:rPr>
          <w:i/>
          <w:iCs/>
        </w:rPr>
        <w:t>Energy</w:t>
      </w:r>
      <w:r w:rsidR="00992D3F" w:rsidRPr="00992D3F">
        <w:t xml:space="preserve"> 35(4): 1615–24.</w:t>
      </w:r>
    </w:p>
    <w:p w14:paraId="3463DF49" w14:textId="77777777" w:rsidR="00992D3F" w:rsidRPr="00992D3F" w:rsidRDefault="00992D3F" w:rsidP="00992D3F">
      <w:pPr>
        <w:pStyle w:val="Bibliography"/>
      </w:pPr>
      <w:r w:rsidRPr="00992D3F">
        <w:t xml:space="preserve">“Ambient Weather Network.” </w:t>
      </w:r>
      <w:r w:rsidRPr="00992D3F">
        <w:rPr>
          <w:i/>
          <w:iCs/>
        </w:rPr>
        <w:t>Ambient Weather Network</w:t>
      </w:r>
      <w:r w:rsidRPr="00992D3F">
        <w:t>. https://ambientweather.net/ (April 11, 2022).</w:t>
      </w:r>
    </w:p>
    <w:p w14:paraId="7679B12F" w14:textId="77777777" w:rsidR="00992D3F" w:rsidRPr="00992D3F" w:rsidRDefault="00992D3F" w:rsidP="00992D3F">
      <w:pPr>
        <w:pStyle w:val="Bibliography"/>
      </w:pPr>
      <w:r w:rsidRPr="00992D3F">
        <w:t xml:space="preserve">ANSI/ASHRAE/IES 90.1-2010. 2010. </w:t>
      </w:r>
      <w:r w:rsidRPr="00992D3F">
        <w:rPr>
          <w:i/>
          <w:iCs/>
        </w:rPr>
        <w:t>Energy Standard for Buildings Except Low-Rise Residential Buildings</w:t>
      </w:r>
      <w:r w:rsidRPr="00992D3F">
        <w:t>. American Society of Heating, Refrigerating and Air-Conditioning Engineers.</w:t>
      </w:r>
    </w:p>
    <w:p w14:paraId="358F44B9" w14:textId="77777777" w:rsidR="00992D3F" w:rsidRPr="00992D3F" w:rsidRDefault="00992D3F" w:rsidP="00992D3F">
      <w:pPr>
        <w:pStyle w:val="Bibliography"/>
      </w:pPr>
      <w:r w:rsidRPr="00992D3F">
        <w:t>ASHRAE. 2014. “ASHRAE Guideline 14: Measurement of Energy, Demand and Water Savings.” : 150.</w:t>
      </w:r>
    </w:p>
    <w:p w14:paraId="544C2F5E" w14:textId="77777777" w:rsidR="00992D3F" w:rsidRPr="00992D3F" w:rsidRDefault="00992D3F" w:rsidP="00992D3F">
      <w:pPr>
        <w:pStyle w:val="Bibliography"/>
      </w:pPr>
      <w:r w:rsidRPr="00992D3F">
        <w:t xml:space="preserve">Billard, Aude, Sylvain Calinon, Rüdiger Dillmann, and Stefan Schaal. 2008. “Robot Programming by Demonstration.” In </w:t>
      </w:r>
      <w:r w:rsidRPr="00992D3F">
        <w:rPr>
          <w:i/>
          <w:iCs/>
        </w:rPr>
        <w:t>Springer Handbook of Robotics</w:t>
      </w:r>
      <w:r w:rsidRPr="00992D3F">
        <w:t>, eds. Bruno Siciliano and Oussama Khatib. Berlin, Heidelberg: Springer, 1371–94. https://doi.org/10.1007/978-3-540-30301-5_60 (April 12, 2022).</w:t>
      </w:r>
    </w:p>
    <w:p w14:paraId="09C211E7" w14:textId="77777777" w:rsidR="00992D3F" w:rsidRPr="00992D3F" w:rsidRDefault="00992D3F" w:rsidP="00992D3F">
      <w:pPr>
        <w:pStyle w:val="Bibliography"/>
      </w:pPr>
      <w:r w:rsidRPr="00992D3F">
        <w:lastRenderedPageBreak/>
        <w:t>Bouchachia, Hamid, and Charlie Vanaret. 2011. “Incremental Learning Based on Growing Gaussian Mixture Models.”</w:t>
      </w:r>
    </w:p>
    <w:p w14:paraId="75357BD8" w14:textId="77777777" w:rsidR="00992D3F" w:rsidRPr="00992D3F" w:rsidRDefault="00992D3F" w:rsidP="00992D3F">
      <w:pPr>
        <w:pStyle w:val="Bibliography"/>
      </w:pPr>
      <w:r w:rsidRPr="00992D3F">
        <w:t xml:space="preserve">Braun, James E., and Nitin Chaturvedi. 2002. “An Inverse Gray-Box Model for Transient Building Load Prediction.” </w:t>
      </w:r>
      <w:r w:rsidRPr="00992D3F">
        <w:rPr>
          <w:i/>
          <w:iCs/>
        </w:rPr>
        <w:t>HVAC&amp;R Research</w:t>
      </w:r>
      <w:r w:rsidRPr="00992D3F">
        <w:t xml:space="preserve"> 8(1): 73–99.</w:t>
      </w:r>
    </w:p>
    <w:p w14:paraId="1FDCFEC3" w14:textId="77777777" w:rsidR="00992D3F" w:rsidRPr="00992D3F" w:rsidRDefault="00992D3F" w:rsidP="00992D3F">
      <w:pPr>
        <w:pStyle w:val="Bibliography"/>
      </w:pPr>
      <w:r w:rsidRPr="00992D3F">
        <w:t xml:space="preserve">Cederborg, Thomas, Ming Li, Adrien Baranes, and Pierre-Yves Oudeyer. 2010. “Incremental Local Online Gaussian Mixture Regression for Imitation Learning of Multiple Tasks.” In </w:t>
      </w:r>
      <w:r w:rsidRPr="00992D3F">
        <w:rPr>
          <w:i/>
          <w:iCs/>
        </w:rPr>
        <w:t>2010 IEEE/RSJ International Conference on Intelligent Robots and Systems</w:t>
      </w:r>
      <w:r w:rsidRPr="00992D3F">
        <w:t>, , 267–74.</w:t>
      </w:r>
    </w:p>
    <w:p w14:paraId="7C264AE4" w14:textId="77777777" w:rsidR="00992D3F" w:rsidRPr="00992D3F" w:rsidRDefault="00992D3F" w:rsidP="00992D3F">
      <w:pPr>
        <w:pStyle w:val="Bibliography"/>
      </w:pPr>
      <w:r w:rsidRPr="00992D3F">
        <w:t xml:space="preserve">Clarke, Joseph. 2001. </w:t>
      </w:r>
      <w:r w:rsidRPr="00992D3F">
        <w:rPr>
          <w:i/>
          <w:iCs/>
        </w:rPr>
        <w:t>Energy Simulation in Building Design</w:t>
      </w:r>
      <w:r w:rsidRPr="00992D3F">
        <w:t>. 2nd ed. London: Routledge.</w:t>
      </w:r>
    </w:p>
    <w:p w14:paraId="6413F4AD" w14:textId="77777777" w:rsidR="00992D3F" w:rsidRPr="00992D3F" w:rsidRDefault="00992D3F" w:rsidP="00992D3F">
      <w:pPr>
        <w:pStyle w:val="Bibliography"/>
      </w:pPr>
      <w:r w:rsidRPr="00992D3F">
        <w:t xml:space="preserve">Crawley, Drury B. et al. 2001. “EnergyPlus: Creating a New-Generation Building Energy Simulation Program.” </w:t>
      </w:r>
      <w:r w:rsidRPr="00992D3F">
        <w:rPr>
          <w:i/>
          <w:iCs/>
        </w:rPr>
        <w:t>Energy and Buildings</w:t>
      </w:r>
      <w:r w:rsidRPr="00992D3F">
        <w:t xml:space="preserve"> 33(4): 319–31.</w:t>
      </w:r>
    </w:p>
    <w:p w14:paraId="6C9E87C2" w14:textId="77777777" w:rsidR="00992D3F" w:rsidRPr="00992D3F" w:rsidRDefault="00992D3F" w:rsidP="00992D3F">
      <w:pPr>
        <w:pStyle w:val="Bibliography"/>
      </w:pPr>
      <w:r w:rsidRPr="00992D3F">
        <w:t xml:space="preserve">Dong, Bing, Zhaoxuan Li, S. M. Mahbobur Rahman, and Rolando Vega. 2016. “A Hybrid Model Approach for Forecasting Future Residential Electricity Consumption.” </w:t>
      </w:r>
      <w:r w:rsidRPr="00992D3F">
        <w:rPr>
          <w:i/>
          <w:iCs/>
        </w:rPr>
        <w:t>Energy and Buildings</w:t>
      </w:r>
      <w:r w:rsidRPr="00992D3F">
        <w:t xml:space="preserve"> 117: 341–51.</w:t>
      </w:r>
    </w:p>
    <w:p w14:paraId="18CB016F" w14:textId="77777777" w:rsidR="00992D3F" w:rsidRPr="00992D3F" w:rsidRDefault="00992D3F" w:rsidP="00992D3F">
      <w:pPr>
        <w:pStyle w:val="Bibliography"/>
      </w:pPr>
      <w:r w:rsidRPr="00992D3F">
        <w:t xml:space="preserve">Goyal, Siddharth, Chenda Liao, and Prabir Barooah. 2011. “Identification of Multi-Zone Building Thermal Interaction Model from Data.” In </w:t>
      </w:r>
      <w:r w:rsidRPr="00992D3F">
        <w:rPr>
          <w:i/>
          <w:iCs/>
        </w:rPr>
        <w:t>2011 50th IEEE Conference on Decision and Control and European Control Conference</w:t>
      </w:r>
      <w:r w:rsidRPr="00992D3F">
        <w:t>, , 181–86.</w:t>
      </w:r>
    </w:p>
    <w:p w14:paraId="3F02BECA" w14:textId="77777777" w:rsidR="00992D3F" w:rsidRPr="00992D3F" w:rsidRDefault="00992D3F" w:rsidP="00992D3F">
      <w:pPr>
        <w:pStyle w:val="Bibliography"/>
      </w:pPr>
      <w:r w:rsidRPr="00992D3F">
        <w:t xml:space="preserve">Guenther, Janine, and Oliver Sawodny. 2019. “Feature Selection and Gaussian Process Regression for Personalized Thermal Comfort Prediction.” </w:t>
      </w:r>
      <w:r w:rsidRPr="00992D3F">
        <w:rPr>
          <w:i/>
          <w:iCs/>
        </w:rPr>
        <w:t>Building and Environment</w:t>
      </w:r>
      <w:r w:rsidRPr="00992D3F">
        <w:t xml:space="preserve"> 148: 448–58.</w:t>
      </w:r>
    </w:p>
    <w:p w14:paraId="675E1F73" w14:textId="77777777" w:rsidR="00992D3F" w:rsidRPr="00992D3F" w:rsidRDefault="00992D3F" w:rsidP="00992D3F">
      <w:pPr>
        <w:pStyle w:val="Bibliography"/>
      </w:pPr>
      <w:r w:rsidRPr="00992D3F">
        <w:t xml:space="preserve">Handbook, ASHRAE. 2001. “Fundamentals SI Edition.” </w:t>
      </w:r>
      <w:r w:rsidRPr="00992D3F">
        <w:rPr>
          <w:i/>
          <w:iCs/>
        </w:rPr>
        <w:t>American Society of Heating, Refrigerating and Air-Conditioning Engineers, Inc., Atlanta, GA</w:t>
      </w:r>
      <w:r w:rsidRPr="00992D3F">
        <w:t>.</w:t>
      </w:r>
    </w:p>
    <w:p w14:paraId="20E97757" w14:textId="77777777" w:rsidR="00992D3F" w:rsidRPr="00992D3F" w:rsidRDefault="00992D3F" w:rsidP="00992D3F">
      <w:pPr>
        <w:pStyle w:val="Bibliography"/>
      </w:pPr>
      <w:r w:rsidRPr="00992D3F">
        <w:t xml:space="preserve">James V. Miranda, Lester. 2018. “PySwarms: A Research Toolkit for Particle Swarm Optimization in Python.” </w:t>
      </w:r>
      <w:r w:rsidRPr="00992D3F">
        <w:rPr>
          <w:i/>
          <w:iCs/>
        </w:rPr>
        <w:t>The Journal of Open Source Software</w:t>
      </w:r>
      <w:r w:rsidRPr="00992D3F">
        <w:t xml:space="preserve"> 3(21): 433.</w:t>
      </w:r>
    </w:p>
    <w:p w14:paraId="3794020C" w14:textId="77777777" w:rsidR="00992D3F" w:rsidRPr="00992D3F" w:rsidRDefault="00992D3F" w:rsidP="00992D3F">
      <w:pPr>
        <w:pStyle w:val="Bibliography"/>
      </w:pPr>
      <w:r w:rsidRPr="00992D3F">
        <w:t xml:space="preserve">Joe, Jaewan, and Panagiota Karava. 2017. “Agent-Based System Identification for Control-Oriented Building Models.” </w:t>
      </w:r>
      <w:r w:rsidRPr="00992D3F">
        <w:rPr>
          <w:i/>
          <w:iCs/>
        </w:rPr>
        <w:t>Journal of Building Performance Simulation</w:t>
      </w:r>
      <w:r w:rsidRPr="00992D3F">
        <w:t xml:space="preserve"> 10(2): 183–204.</w:t>
      </w:r>
    </w:p>
    <w:p w14:paraId="441F5E1A" w14:textId="77777777" w:rsidR="00992D3F" w:rsidRPr="00992D3F" w:rsidRDefault="00992D3F" w:rsidP="00992D3F">
      <w:pPr>
        <w:pStyle w:val="Bibliography"/>
      </w:pPr>
      <w:r w:rsidRPr="00992D3F">
        <w:t xml:space="preserve">———. 2019. “A Model Predictive Control Strategy to Optimize the Performance of Radiant Floor Heating and Cooling Systems in Office Buildings.” </w:t>
      </w:r>
      <w:r w:rsidRPr="00992D3F">
        <w:rPr>
          <w:i/>
          <w:iCs/>
        </w:rPr>
        <w:t>Applied Energy</w:t>
      </w:r>
      <w:r w:rsidRPr="00992D3F">
        <w:t xml:space="preserve"> 245: 65–77.</w:t>
      </w:r>
    </w:p>
    <w:p w14:paraId="0269D9D3" w14:textId="77777777" w:rsidR="00992D3F" w:rsidRPr="00992D3F" w:rsidRDefault="00992D3F" w:rsidP="00992D3F">
      <w:pPr>
        <w:pStyle w:val="Bibliography"/>
      </w:pPr>
      <w:r w:rsidRPr="00992D3F">
        <w:t xml:space="preserve">Karami, Majid, and Liping Wang. 2018. “Fault Detection and Diagnosis for Nonlinear Systems: A New Adaptive Gaussian Mixture Modeling Approach.” </w:t>
      </w:r>
      <w:r w:rsidRPr="00992D3F">
        <w:rPr>
          <w:i/>
          <w:iCs/>
        </w:rPr>
        <w:t>Energy and Buildings</w:t>
      </w:r>
      <w:r w:rsidRPr="00992D3F">
        <w:t xml:space="preserve"> 166: 477–88.</w:t>
      </w:r>
    </w:p>
    <w:p w14:paraId="31D626FB" w14:textId="77777777" w:rsidR="00992D3F" w:rsidRPr="00992D3F" w:rsidRDefault="00992D3F" w:rsidP="00992D3F">
      <w:pPr>
        <w:pStyle w:val="Bibliography"/>
      </w:pPr>
      <w:r w:rsidRPr="00992D3F">
        <w:t xml:space="preserve">Koschenz, Markus, and Viktor Dorer. 1999. “Interaction of an Air System with Concrete Core Conditioning.” </w:t>
      </w:r>
      <w:r w:rsidRPr="00992D3F">
        <w:rPr>
          <w:i/>
          <w:iCs/>
        </w:rPr>
        <w:t>Energy and Buildings</w:t>
      </w:r>
      <w:r w:rsidRPr="00992D3F">
        <w:t xml:space="preserve"> 30(2): 139–45.</w:t>
      </w:r>
    </w:p>
    <w:p w14:paraId="7FA22EEB" w14:textId="77777777" w:rsidR="00992D3F" w:rsidRPr="00992D3F" w:rsidRDefault="00992D3F" w:rsidP="00992D3F">
      <w:pPr>
        <w:pStyle w:val="Bibliography"/>
      </w:pPr>
      <w:r w:rsidRPr="00992D3F">
        <w:t xml:space="preserve">Li, Deyang, and Zhihuan Song. 2020. “A Novel Incremental Gaussian Mixture Regression and Its Application for Time-Varying Multimodal Process Quality Prediction.” In </w:t>
      </w:r>
      <w:r w:rsidRPr="00992D3F">
        <w:rPr>
          <w:i/>
          <w:iCs/>
        </w:rPr>
        <w:t>2020 IEEE 9th Data Driven Control and Learning Systems Conference (DDCLS)</w:t>
      </w:r>
      <w:r w:rsidRPr="00992D3F">
        <w:t>, , 645–50.</w:t>
      </w:r>
    </w:p>
    <w:p w14:paraId="0BEEE602" w14:textId="77777777" w:rsidR="00992D3F" w:rsidRPr="00992D3F" w:rsidRDefault="00992D3F" w:rsidP="00992D3F">
      <w:pPr>
        <w:pStyle w:val="Bibliography"/>
      </w:pPr>
      <w:r w:rsidRPr="00992D3F">
        <w:t xml:space="preserve">Liu, Kuixing et al. 2011. “Establishment and Validation of Modified Star-Type RC-Network Model for Concrete Core Cooling Slab.” </w:t>
      </w:r>
      <w:r w:rsidRPr="00992D3F">
        <w:rPr>
          <w:i/>
          <w:iCs/>
        </w:rPr>
        <w:t>Energy and Buildings</w:t>
      </w:r>
      <w:r w:rsidRPr="00992D3F">
        <w:t xml:space="preserve"> 43(9): 2378–84.</w:t>
      </w:r>
    </w:p>
    <w:p w14:paraId="66FA9F49" w14:textId="77777777" w:rsidR="00992D3F" w:rsidRPr="00992D3F" w:rsidRDefault="00992D3F" w:rsidP="00992D3F">
      <w:pPr>
        <w:pStyle w:val="Bibliography"/>
      </w:pPr>
      <w:r w:rsidRPr="00992D3F">
        <w:t xml:space="preserve">Neumann, Hannah, Sebastian Gamisch, and Stefan Gschwander. 2021. “Comparison of RC-Model and FEM-Model for a PCM-Plate Storage Including Free Convection.” </w:t>
      </w:r>
      <w:r w:rsidRPr="00992D3F">
        <w:rPr>
          <w:i/>
          <w:iCs/>
        </w:rPr>
        <w:t>Applied Thermal Engineering</w:t>
      </w:r>
      <w:r w:rsidRPr="00992D3F">
        <w:t xml:space="preserve"> 196: 117232.</w:t>
      </w:r>
    </w:p>
    <w:p w14:paraId="37BD9514" w14:textId="77777777" w:rsidR="00992D3F" w:rsidRPr="00992D3F" w:rsidRDefault="00992D3F" w:rsidP="00992D3F">
      <w:pPr>
        <w:pStyle w:val="Bibliography"/>
      </w:pPr>
      <w:r w:rsidRPr="00992D3F">
        <w:t xml:space="preserve">O’Dwyer, Edward et al. 2016. “Modelling and Disturbance Estimation for Model Predictive Control in Building Heating Systems.” </w:t>
      </w:r>
      <w:r w:rsidRPr="00992D3F">
        <w:rPr>
          <w:i/>
          <w:iCs/>
        </w:rPr>
        <w:t>Energy and Buildings</w:t>
      </w:r>
      <w:r w:rsidRPr="00992D3F">
        <w:t xml:space="preserve"> 130: 532–45.</w:t>
      </w:r>
    </w:p>
    <w:p w14:paraId="7F0CE6C5" w14:textId="77777777" w:rsidR="00992D3F" w:rsidRPr="00992D3F" w:rsidRDefault="00992D3F" w:rsidP="00992D3F">
      <w:pPr>
        <w:pStyle w:val="Bibliography"/>
      </w:pPr>
      <w:r w:rsidRPr="00992D3F">
        <w:lastRenderedPageBreak/>
        <w:t xml:space="preserve">Rhee, Kyu-Nam, and Kwang Woo Kim. 2015. “A 50 Year Review of Basic and Applied Research in Radiant Heating and Cooling Systems for the Built Environment.” </w:t>
      </w:r>
      <w:r w:rsidRPr="00992D3F">
        <w:rPr>
          <w:i/>
          <w:iCs/>
        </w:rPr>
        <w:t>Building and Environment</w:t>
      </w:r>
      <w:r w:rsidRPr="00992D3F">
        <w:t xml:space="preserve"> 91: 166–90.</w:t>
      </w:r>
    </w:p>
    <w:p w14:paraId="2CFE10D9" w14:textId="77777777" w:rsidR="00992D3F" w:rsidRPr="00992D3F" w:rsidRDefault="00992D3F" w:rsidP="00992D3F">
      <w:pPr>
        <w:pStyle w:val="Bibliography"/>
      </w:pPr>
      <w:r w:rsidRPr="00992D3F">
        <w:t xml:space="preserve">Rodríguez Jara, Enrique Á. et al. 2016. “A New Analytical Approach for Simplified Thermal Modelling of Buildings: Self-Adjusting RC-Network Model.” </w:t>
      </w:r>
      <w:r w:rsidRPr="00992D3F">
        <w:rPr>
          <w:i/>
          <w:iCs/>
        </w:rPr>
        <w:t>Energy and Buildings</w:t>
      </w:r>
      <w:r w:rsidRPr="00992D3F">
        <w:t xml:space="preserve"> 130: 85–97.</w:t>
      </w:r>
    </w:p>
    <w:p w14:paraId="29D92349" w14:textId="77777777" w:rsidR="00992D3F" w:rsidRPr="00992D3F" w:rsidRDefault="00992D3F" w:rsidP="00992D3F">
      <w:pPr>
        <w:pStyle w:val="Bibliography"/>
      </w:pPr>
      <w:r w:rsidRPr="00992D3F">
        <w:t xml:space="preserve">Sourbron, M. et al. 2009. “Efficiently Produced Heat and Cold Is Squandered by Inappropriate Control Strategies: A Case Study.” </w:t>
      </w:r>
      <w:r w:rsidRPr="00992D3F">
        <w:rPr>
          <w:i/>
          <w:iCs/>
        </w:rPr>
        <w:t>Energy and Buildings</w:t>
      </w:r>
      <w:r w:rsidRPr="00992D3F">
        <w:t xml:space="preserve"> 41(10): 1091–98.</w:t>
      </w:r>
    </w:p>
    <w:p w14:paraId="0A2B61D1" w14:textId="77777777" w:rsidR="00992D3F" w:rsidRPr="00992D3F" w:rsidRDefault="00992D3F" w:rsidP="00992D3F">
      <w:pPr>
        <w:pStyle w:val="Bibliography"/>
      </w:pPr>
      <w:r w:rsidRPr="00992D3F">
        <w:t>Sung, Hsi Guang. 2004. “Gaussian Mixture Regression and Classification.” Ph.D. Rice University. https://www.proquest.com/docview/305155652/abstract/8C63788CCF824897PQ/1 (April 12, 2022).</w:t>
      </w:r>
    </w:p>
    <w:p w14:paraId="3D544E8A" w14:textId="77777777" w:rsidR="00992D3F" w:rsidRPr="00992D3F" w:rsidRDefault="00992D3F" w:rsidP="00992D3F">
      <w:pPr>
        <w:pStyle w:val="Bibliography"/>
      </w:pPr>
      <w:r w:rsidRPr="00992D3F">
        <w:t xml:space="preserve">Wang, Liping, Robert Kubichek, and Xiaohui Zhou. 2018. “Adaptive Learning Based Data-Driven Models for Predicting Hourly Building Energy Use.” </w:t>
      </w:r>
      <w:r w:rsidRPr="00992D3F">
        <w:rPr>
          <w:i/>
          <w:iCs/>
        </w:rPr>
        <w:t>Energy and Buildings</w:t>
      </w:r>
      <w:r w:rsidRPr="00992D3F">
        <w:t xml:space="preserve"> 159: 454–61.</w:t>
      </w:r>
    </w:p>
    <w:p w14:paraId="6655E623" w14:textId="77777777" w:rsidR="00992D3F" w:rsidRPr="00992D3F" w:rsidRDefault="00992D3F" w:rsidP="00992D3F">
      <w:pPr>
        <w:pStyle w:val="Bibliography"/>
      </w:pPr>
      <w:r w:rsidRPr="00992D3F">
        <w:t xml:space="preserve">Zhang, Rui, Khee Poh Lam, Shi-chune Yao, and Yongjie Zhang. 2013. “Coupled EnergyPlus and Computational Fluid Dynamics Simulation for Natural Ventilation.” </w:t>
      </w:r>
      <w:r w:rsidRPr="00992D3F">
        <w:rPr>
          <w:i/>
          <w:iCs/>
        </w:rPr>
        <w:t>Building and Environment</w:t>
      </w:r>
      <w:r w:rsidRPr="00992D3F">
        <w:t xml:space="preserve"> 68: 100–113.</w:t>
      </w:r>
    </w:p>
    <w:p w14:paraId="0AA2E933" w14:textId="01E2C077" w:rsidR="001E3D5B" w:rsidRPr="005F7DE3" w:rsidRDefault="001E3D5B" w:rsidP="001E3D5B">
      <w:r w:rsidRPr="005F7DE3">
        <w:fldChar w:fldCharType="end"/>
      </w:r>
    </w:p>
    <w:p w14:paraId="1B97AAD7" w14:textId="77777777" w:rsidR="001E3D5B" w:rsidRPr="005F7DE3" w:rsidRDefault="001E3D5B" w:rsidP="00447E3E">
      <w:pPr>
        <w:rPr>
          <w:lang w:eastAsia="zh-CN"/>
        </w:rPr>
      </w:pPr>
    </w:p>
    <w:sectPr w:rsidR="001E3D5B" w:rsidRPr="005F7DE3" w:rsidSect="0054522F">
      <w:headerReference w:type="even" r:id="rId26"/>
      <w:headerReference w:type="default" r:id="rId27"/>
      <w:footerReference w:type="default" r:id="rId2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0" w:author="LipingWang" w:date="2022-04-12T19:13:00Z" w:initials="LW">
    <w:p w14:paraId="5B97DDC7" w14:textId="2AF731A3" w:rsidR="00C83081" w:rsidRDefault="00C83081">
      <w:pPr>
        <w:pStyle w:val="CommentText"/>
      </w:pPr>
      <w:r>
        <w:rPr>
          <w:rStyle w:val="CommentReference"/>
        </w:rPr>
        <w:annotationRef/>
      </w:r>
      <w:r>
        <w:t>Citation should be “Author(s) (year of publication)” or “(Authors, year).” But we do not use Authors (Authors, year)</w:t>
      </w:r>
    </w:p>
  </w:comment>
  <w:comment w:id="143" w:author="LipingWang" w:date="2022-04-12T19:22:00Z" w:initials="LW">
    <w:p w14:paraId="36DB6655" w14:textId="3D2C9424" w:rsidR="0028215C" w:rsidRDefault="0028215C">
      <w:pPr>
        <w:pStyle w:val="CommentText"/>
      </w:pPr>
      <w:r>
        <w:rPr>
          <w:rStyle w:val="CommentReference"/>
        </w:rPr>
        <w:annotationRef/>
      </w:r>
      <w:r>
        <w:t>The variables of each equation need to be explained.</w:t>
      </w:r>
    </w:p>
  </w:comment>
  <w:comment w:id="169" w:author="LipingWang" w:date="2022-04-12T19:27:00Z" w:initials="LW">
    <w:p w14:paraId="4D3C66A1" w14:textId="3D228F8F" w:rsidR="00B23785" w:rsidRDefault="00B23785">
      <w:pPr>
        <w:pStyle w:val="CommentText"/>
      </w:pPr>
      <w:r>
        <w:rPr>
          <w:rStyle w:val="CommentReference"/>
        </w:rPr>
        <w:annotationRef/>
      </w:r>
      <w:r>
        <w:t xml:space="preserve">These figures are too small to see </w:t>
      </w:r>
    </w:p>
  </w:comment>
  <w:comment w:id="227" w:author="LipingWang" w:date="2022-04-12T19:28:00Z" w:initials="LW">
    <w:p w14:paraId="06E9C5F7" w14:textId="691ED456" w:rsidR="00B23785" w:rsidRDefault="00B23785">
      <w:pPr>
        <w:pStyle w:val="CommentText"/>
      </w:pPr>
      <w:r>
        <w:rPr>
          <w:rStyle w:val="CommentReference"/>
        </w:rPr>
        <w:annotationRef/>
      </w:r>
      <w:r>
        <w:t>These figures are not readable at all.</w:t>
      </w:r>
    </w:p>
  </w:comment>
  <w:comment w:id="310" w:author="LipingWang" w:date="2022-04-12T19:33:00Z" w:initials="LW">
    <w:p w14:paraId="2CBBCE0F" w14:textId="37D88B67" w:rsidR="00EA01D1" w:rsidRDefault="00EA01D1">
      <w:pPr>
        <w:pStyle w:val="CommentText"/>
      </w:pPr>
      <w:r>
        <w:rPr>
          <w:rStyle w:val="CommentReference"/>
        </w:rPr>
        <w:annotationRef/>
      </w:r>
      <w:r>
        <w:t xml:space="preserve">We need to double check the prediction results here. Some of the predicted errors are very large. Suggest to remove this figure now. </w:t>
      </w:r>
    </w:p>
  </w:comment>
  <w:comment w:id="311" w:author="Lichen Wu" w:date="2022-04-13T00:12:00Z" w:initials="LW">
    <w:p w14:paraId="36B12645" w14:textId="773FB735" w:rsidR="00B060F6" w:rsidRDefault="00B060F6">
      <w:pPr>
        <w:pStyle w:val="CommentText"/>
      </w:pPr>
      <w:r>
        <w:rPr>
          <w:rStyle w:val="CommentReference"/>
        </w:rPr>
        <w:annotationRef/>
      </w:r>
      <w:r>
        <w:t>This is 5-minutes plot. Hourly performance looks much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97DDC7" w15:done="0"/>
  <w15:commentEx w15:paraId="36DB6655" w15:done="0"/>
  <w15:commentEx w15:paraId="4D3C66A1" w15:done="0"/>
  <w15:commentEx w15:paraId="06E9C5F7" w15:done="0"/>
  <w15:commentEx w15:paraId="2CBBCE0F" w15:done="0"/>
  <w15:commentEx w15:paraId="36B12645" w15:paraIdParent="2CBBCE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4DD9" w16cex:dateUtc="2022-04-13T01:13:00Z"/>
  <w16cex:commentExtensible w16cex:durableId="26004FF0" w16cex:dateUtc="2022-04-13T01:22:00Z"/>
  <w16cex:commentExtensible w16cex:durableId="26005115" w16cex:dateUtc="2022-04-13T01:27:00Z"/>
  <w16cex:commentExtensible w16cex:durableId="2600516D" w16cex:dateUtc="2022-04-13T01:28:00Z"/>
  <w16cex:commentExtensible w16cex:durableId="26005298" w16cex:dateUtc="2022-04-13T01:33:00Z"/>
  <w16cex:commentExtensible w16cex:durableId="260093D4" w16cex:dateUtc="2022-04-13T0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97DDC7" w16cid:durableId="26004DD9"/>
  <w16cid:commentId w16cid:paraId="36DB6655" w16cid:durableId="26004FF0"/>
  <w16cid:commentId w16cid:paraId="4D3C66A1" w16cid:durableId="26005115"/>
  <w16cid:commentId w16cid:paraId="06E9C5F7" w16cid:durableId="2600516D"/>
  <w16cid:commentId w16cid:paraId="2CBBCE0F" w16cid:durableId="26005298"/>
  <w16cid:commentId w16cid:paraId="36B12645" w16cid:durableId="26009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03EA0" w14:textId="77777777" w:rsidR="006B6C2F" w:rsidRDefault="006B6C2F">
      <w:r>
        <w:separator/>
      </w:r>
    </w:p>
  </w:endnote>
  <w:endnote w:type="continuationSeparator" w:id="0">
    <w:p w14:paraId="1176DFCD" w14:textId="77777777" w:rsidR="006B6C2F" w:rsidRDefault="006B6C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A0948" w14:textId="77777777" w:rsidR="006B6C2F" w:rsidRDefault="006B6C2F">
      <w:r>
        <w:separator/>
      </w:r>
    </w:p>
  </w:footnote>
  <w:footnote w:type="continuationSeparator" w:id="0">
    <w:p w14:paraId="4ADDFA36" w14:textId="77777777" w:rsidR="006B6C2F" w:rsidRDefault="006B6C2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1514"/>
    <w:rsid w:val="00012700"/>
    <w:rsid w:val="0001391E"/>
    <w:rsid w:val="00013F24"/>
    <w:rsid w:val="0001492B"/>
    <w:rsid w:val="00015864"/>
    <w:rsid w:val="0002779E"/>
    <w:rsid w:val="000312A9"/>
    <w:rsid w:val="00032E3B"/>
    <w:rsid w:val="000342C1"/>
    <w:rsid w:val="000350D2"/>
    <w:rsid w:val="00044F96"/>
    <w:rsid w:val="00051F6B"/>
    <w:rsid w:val="000564BB"/>
    <w:rsid w:val="0005731E"/>
    <w:rsid w:val="00061787"/>
    <w:rsid w:val="000664E3"/>
    <w:rsid w:val="0007734F"/>
    <w:rsid w:val="00077F8D"/>
    <w:rsid w:val="00080C2E"/>
    <w:rsid w:val="000822A1"/>
    <w:rsid w:val="0008288F"/>
    <w:rsid w:val="000835A8"/>
    <w:rsid w:val="000838D2"/>
    <w:rsid w:val="00084C5E"/>
    <w:rsid w:val="000856B7"/>
    <w:rsid w:val="00087CC0"/>
    <w:rsid w:val="000911DA"/>
    <w:rsid w:val="0009191C"/>
    <w:rsid w:val="000949D9"/>
    <w:rsid w:val="00096457"/>
    <w:rsid w:val="00096E5D"/>
    <w:rsid w:val="000A0EB5"/>
    <w:rsid w:val="000A2985"/>
    <w:rsid w:val="000A2E54"/>
    <w:rsid w:val="000A2F41"/>
    <w:rsid w:val="000B13D6"/>
    <w:rsid w:val="000B45FB"/>
    <w:rsid w:val="000B5835"/>
    <w:rsid w:val="000B6EA5"/>
    <w:rsid w:val="000C12E6"/>
    <w:rsid w:val="000C24BB"/>
    <w:rsid w:val="000D1570"/>
    <w:rsid w:val="000D3117"/>
    <w:rsid w:val="000D358B"/>
    <w:rsid w:val="000D429F"/>
    <w:rsid w:val="000D5C1C"/>
    <w:rsid w:val="000D6704"/>
    <w:rsid w:val="000D79F5"/>
    <w:rsid w:val="000E2160"/>
    <w:rsid w:val="000E2CA7"/>
    <w:rsid w:val="000E5FF3"/>
    <w:rsid w:val="000E6F46"/>
    <w:rsid w:val="000F158D"/>
    <w:rsid w:val="000F2762"/>
    <w:rsid w:val="000F39DB"/>
    <w:rsid w:val="000F5C3E"/>
    <w:rsid w:val="000F6828"/>
    <w:rsid w:val="0010010F"/>
    <w:rsid w:val="0010242C"/>
    <w:rsid w:val="00102551"/>
    <w:rsid w:val="001047A7"/>
    <w:rsid w:val="0010696B"/>
    <w:rsid w:val="0011178C"/>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66D6"/>
    <w:rsid w:val="00180C04"/>
    <w:rsid w:val="001817E2"/>
    <w:rsid w:val="00184E3E"/>
    <w:rsid w:val="001851E9"/>
    <w:rsid w:val="0019278F"/>
    <w:rsid w:val="00192D89"/>
    <w:rsid w:val="00195D52"/>
    <w:rsid w:val="001A2A06"/>
    <w:rsid w:val="001A34D3"/>
    <w:rsid w:val="001A3C5A"/>
    <w:rsid w:val="001A433F"/>
    <w:rsid w:val="001A50EE"/>
    <w:rsid w:val="001A7004"/>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2E05"/>
    <w:rsid w:val="00234233"/>
    <w:rsid w:val="00234AA3"/>
    <w:rsid w:val="0024076D"/>
    <w:rsid w:val="00240A6D"/>
    <w:rsid w:val="00247715"/>
    <w:rsid w:val="00261D8D"/>
    <w:rsid w:val="002658E3"/>
    <w:rsid w:val="00266D1E"/>
    <w:rsid w:val="00270034"/>
    <w:rsid w:val="00270B25"/>
    <w:rsid w:val="002756E7"/>
    <w:rsid w:val="002767D3"/>
    <w:rsid w:val="0028215C"/>
    <w:rsid w:val="00283684"/>
    <w:rsid w:val="00284736"/>
    <w:rsid w:val="0028609E"/>
    <w:rsid w:val="0028668B"/>
    <w:rsid w:val="00295D03"/>
    <w:rsid w:val="002A0D0C"/>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223F5"/>
    <w:rsid w:val="00323710"/>
    <w:rsid w:val="0032664E"/>
    <w:rsid w:val="0033121A"/>
    <w:rsid w:val="00333C87"/>
    <w:rsid w:val="00334E60"/>
    <w:rsid w:val="0033745D"/>
    <w:rsid w:val="00337E25"/>
    <w:rsid w:val="00337E80"/>
    <w:rsid w:val="00342168"/>
    <w:rsid w:val="00344707"/>
    <w:rsid w:val="00346C26"/>
    <w:rsid w:val="00347E7C"/>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6222"/>
    <w:rsid w:val="003A6E96"/>
    <w:rsid w:val="003A6EB5"/>
    <w:rsid w:val="003B0672"/>
    <w:rsid w:val="003B0BBC"/>
    <w:rsid w:val="003C0F0C"/>
    <w:rsid w:val="003C1B14"/>
    <w:rsid w:val="003C5746"/>
    <w:rsid w:val="003C646C"/>
    <w:rsid w:val="003C762C"/>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F09"/>
    <w:rsid w:val="004241C1"/>
    <w:rsid w:val="00424D50"/>
    <w:rsid w:val="0043009B"/>
    <w:rsid w:val="004303CF"/>
    <w:rsid w:val="00430965"/>
    <w:rsid w:val="00432B1F"/>
    <w:rsid w:val="00433413"/>
    <w:rsid w:val="00436B6E"/>
    <w:rsid w:val="00436FD4"/>
    <w:rsid w:val="00437A49"/>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E0916"/>
    <w:rsid w:val="004E2F90"/>
    <w:rsid w:val="004E30D9"/>
    <w:rsid w:val="004E3DA1"/>
    <w:rsid w:val="004F076D"/>
    <w:rsid w:val="004F1F57"/>
    <w:rsid w:val="004F3C66"/>
    <w:rsid w:val="004F4421"/>
    <w:rsid w:val="004F51B5"/>
    <w:rsid w:val="004F5EA1"/>
    <w:rsid w:val="00500202"/>
    <w:rsid w:val="005026FA"/>
    <w:rsid w:val="00504DA5"/>
    <w:rsid w:val="00507605"/>
    <w:rsid w:val="0051113A"/>
    <w:rsid w:val="005115E6"/>
    <w:rsid w:val="00514999"/>
    <w:rsid w:val="0052041C"/>
    <w:rsid w:val="00521E1D"/>
    <w:rsid w:val="0052482C"/>
    <w:rsid w:val="00527C0E"/>
    <w:rsid w:val="00530F4C"/>
    <w:rsid w:val="00533915"/>
    <w:rsid w:val="005400CF"/>
    <w:rsid w:val="00541B81"/>
    <w:rsid w:val="00541CA8"/>
    <w:rsid w:val="0054522F"/>
    <w:rsid w:val="00546B13"/>
    <w:rsid w:val="00546BD1"/>
    <w:rsid w:val="00551874"/>
    <w:rsid w:val="005534DD"/>
    <w:rsid w:val="00556D5A"/>
    <w:rsid w:val="00560829"/>
    <w:rsid w:val="0056344C"/>
    <w:rsid w:val="00563B8A"/>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5984"/>
    <w:rsid w:val="005C04FC"/>
    <w:rsid w:val="005C2177"/>
    <w:rsid w:val="005C2ED5"/>
    <w:rsid w:val="005C33FC"/>
    <w:rsid w:val="005C3921"/>
    <w:rsid w:val="005C3B7F"/>
    <w:rsid w:val="005C5B54"/>
    <w:rsid w:val="005C7DF7"/>
    <w:rsid w:val="005D0184"/>
    <w:rsid w:val="005D15F8"/>
    <w:rsid w:val="005D175C"/>
    <w:rsid w:val="005D7174"/>
    <w:rsid w:val="005E37D4"/>
    <w:rsid w:val="005F3835"/>
    <w:rsid w:val="005F3A5B"/>
    <w:rsid w:val="005F7DE1"/>
    <w:rsid w:val="005F7DE3"/>
    <w:rsid w:val="0060072F"/>
    <w:rsid w:val="00600DBA"/>
    <w:rsid w:val="00604119"/>
    <w:rsid w:val="00604265"/>
    <w:rsid w:val="00605D3C"/>
    <w:rsid w:val="006064B5"/>
    <w:rsid w:val="006074D8"/>
    <w:rsid w:val="0061508B"/>
    <w:rsid w:val="006168A0"/>
    <w:rsid w:val="0062156D"/>
    <w:rsid w:val="00624581"/>
    <w:rsid w:val="00624D6A"/>
    <w:rsid w:val="006257EF"/>
    <w:rsid w:val="0062676E"/>
    <w:rsid w:val="00632542"/>
    <w:rsid w:val="00634833"/>
    <w:rsid w:val="00635DD4"/>
    <w:rsid w:val="00643CC4"/>
    <w:rsid w:val="006465B7"/>
    <w:rsid w:val="006501E2"/>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B0297"/>
    <w:rsid w:val="006B5CB1"/>
    <w:rsid w:val="006B62D7"/>
    <w:rsid w:val="006B6C2F"/>
    <w:rsid w:val="006C1CC9"/>
    <w:rsid w:val="006C22CE"/>
    <w:rsid w:val="006C599F"/>
    <w:rsid w:val="006D03A9"/>
    <w:rsid w:val="006D0498"/>
    <w:rsid w:val="006D0A58"/>
    <w:rsid w:val="006D47B4"/>
    <w:rsid w:val="006D7DC2"/>
    <w:rsid w:val="006E2128"/>
    <w:rsid w:val="006E2A2A"/>
    <w:rsid w:val="006F0B39"/>
    <w:rsid w:val="006F18F2"/>
    <w:rsid w:val="006F1ED1"/>
    <w:rsid w:val="006F6DFB"/>
    <w:rsid w:val="00700110"/>
    <w:rsid w:val="0070094C"/>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40AF4"/>
    <w:rsid w:val="00740B88"/>
    <w:rsid w:val="00742799"/>
    <w:rsid w:val="00747E11"/>
    <w:rsid w:val="00754693"/>
    <w:rsid w:val="00754E6A"/>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3773"/>
    <w:rsid w:val="007D53FE"/>
    <w:rsid w:val="007E0949"/>
    <w:rsid w:val="007E0CD9"/>
    <w:rsid w:val="007E27E4"/>
    <w:rsid w:val="007E3E7C"/>
    <w:rsid w:val="007E487D"/>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25873"/>
    <w:rsid w:val="00830170"/>
    <w:rsid w:val="008304A9"/>
    <w:rsid w:val="00835525"/>
    <w:rsid w:val="00837FDB"/>
    <w:rsid w:val="00844F19"/>
    <w:rsid w:val="0084681B"/>
    <w:rsid w:val="008472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8264D"/>
    <w:rsid w:val="00882A18"/>
    <w:rsid w:val="00883F2A"/>
    <w:rsid w:val="00884433"/>
    <w:rsid w:val="00890159"/>
    <w:rsid w:val="008906E6"/>
    <w:rsid w:val="008919E2"/>
    <w:rsid w:val="00891C0B"/>
    <w:rsid w:val="00896FFF"/>
    <w:rsid w:val="008A1767"/>
    <w:rsid w:val="008A17E2"/>
    <w:rsid w:val="008A3BA9"/>
    <w:rsid w:val="008A49EC"/>
    <w:rsid w:val="008A55E4"/>
    <w:rsid w:val="008B70D4"/>
    <w:rsid w:val="008B71B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7C36"/>
    <w:rsid w:val="00921A49"/>
    <w:rsid w:val="00925EA5"/>
    <w:rsid w:val="0092798E"/>
    <w:rsid w:val="00930C07"/>
    <w:rsid w:val="009349CA"/>
    <w:rsid w:val="00934D2F"/>
    <w:rsid w:val="009415BD"/>
    <w:rsid w:val="0094265D"/>
    <w:rsid w:val="0094389E"/>
    <w:rsid w:val="00944367"/>
    <w:rsid w:val="00944936"/>
    <w:rsid w:val="009478CD"/>
    <w:rsid w:val="009512A0"/>
    <w:rsid w:val="00953BD5"/>
    <w:rsid w:val="009549E2"/>
    <w:rsid w:val="009606C1"/>
    <w:rsid w:val="00961179"/>
    <w:rsid w:val="0096173B"/>
    <w:rsid w:val="00962C91"/>
    <w:rsid w:val="00971AFD"/>
    <w:rsid w:val="00972520"/>
    <w:rsid w:val="009736B4"/>
    <w:rsid w:val="00975C21"/>
    <w:rsid w:val="0098153B"/>
    <w:rsid w:val="0098628D"/>
    <w:rsid w:val="00987B71"/>
    <w:rsid w:val="00992D3F"/>
    <w:rsid w:val="00993553"/>
    <w:rsid w:val="00993E5E"/>
    <w:rsid w:val="009A083D"/>
    <w:rsid w:val="009A4932"/>
    <w:rsid w:val="009A4AD0"/>
    <w:rsid w:val="009A57F1"/>
    <w:rsid w:val="009A5999"/>
    <w:rsid w:val="009A7900"/>
    <w:rsid w:val="009B3995"/>
    <w:rsid w:val="009B5227"/>
    <w:rsid w:val="009B557E"/>
    <w:rsid w:val="009C131C"/>
    <w:rsid w:val="009C1CAA"/>
    <w:rsid w:val="009C342F"/>
    <w:rsid w:val="009C44EA"/>
    <w:rsid w:val="009C512C"/>
    <w:rsid w:val="009C5907"/>
    <w:rsid w:val="009C5B81"/>
    <w:rsid w:val="009D4BEE"/>
    <w:rsid w:val="009D7B5A"/>
    <w:rsid w:val="009E3D3D"/>
    <w:rsid w:val="009E3FB2"/>
    <w:rsid w:val="009F08C4"/>
    <w:rsid w:val="009F1AAC"/>
    <w:rsid w:val="009F299C"/>
    <w:rsid w:val="009F53BF"/>
    <w:rsid w:val="009F75A3"/>
    <w:rsid w:val="00A0022A"/>
    <w:rsid w:val="00A076C2"/>
    <w:rsid w:val="00A13BFA"/>
    <w:rsid w:val="00A16FDD"/>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220E"/>
    <w:rsid w:val="00A92705"/>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DFF"/>
    <w:rsid w:val="00AD5DB6"/>
    <w:rsid w:val="00AD6441"/>
    <w:rsid w:val="00AE2E46"/>
    <w:rsid w:val="00AE37D1"/>
    <w:rsid w:val="00AE76F6"/>
    <w:rsid w:val="00AF48A3"/>
    <w:rsid w:val="00AF4DBD"/>
    <w:rsid w:val="00AF72CB"/>
    <w:rsid w:val="00AF77D1"/>
    <w:rsid w:val="00B052DC"/>
    <w:rsid w:val="00B0575F"/>
    <w:rsid w:val="00B060F6"/>
    <w:rsid w:val="00B10D9B"/>
    <w:rsid w:val="00B1125B"/>
    <w:rsid w:val="00B20D68"/>
    <w:rsid w:val="00B228BC"/>
    <w:rsid w:val="00B23544"/>
    <w:rsid w:val="00B23785"/>
    <w:rsid w:val="00B26135"/>
    <w:rsid w:val="00B26DF7"/>
    <w:rsid w:val="00B33466"/>
    <w:rsid w:val="00B343D3"/>
    <w:rsid w:val="00B3467E"/>
    <w:rsid w:val="00B358C6"/>
    <w:rsid w:val="00B36E78"/>
    <w:rsid w:val="00B43940"/>
    <w:rsid w:val="00B43959"/>
    <w:rsid w:val="00B44256"/>
    <w:rsid w:val="00B45772"/>
    <w:rsid w:val="00B45DCC"/>
    <w:rsid w:val="00B461B7"/>
    <w:rsid w:val="00B50A22"/>
    <w:rsid w:val="00B51A0B"/>
    <w:rsid w:val="00B52BE3"/>
    <w:rsid w:val="00B60C87"/>
    <w:rsid w:val="00B63435"/>
    <w:rsid w:val="00B64271"/>
    <w:rsid w:val="00B64AA5"/>
    <w:rsid w:val="00B67364"/>
    <w:rsid w:val="00B674D3"/>
    <w:rsid w:val="00B67919"/>
    <w:rsid w:val="00B71870"/>
    <w:rsid w:val="00B71B61"/>
    <w:rsid w:val="00B738C5"/>
    <w:rsid w:val="00B73911"/>
    <w:rsid w:val="00B769A9"/>
    <w:rsid w:val="00B77225"/>
    <w:rsid w:val="00B77835"/>
    <w:rsid w:val="00B80A4C"/>
    <w:rsid w:val="00B80B9D"/>
    <w:rsid w:val="00B82569"/>
    <w:rsid w:val="00B82831"/>
    <w:rsid w:val="00B834A1"/>
    <w:rsid w:val="00B835D7"/>
    <w:rsid w:val="00B839AD"/>
    <w:rsid w:val="00B83C4A"/>
    <w:rsid w:val="00B8463E"/>
    <w:rsid w:val="00B84F6F"/>
    <w:rsid w:val="00B932EC"/>
    <w:rsid w:val="00B96C6F"/>
    <w:rsid w:val="00B970C2"/>
    <w:rsid w:val="00BA02B5"/>
    <w:rsid w:val="00BA1280"/>
    <w:rsid w:val="00BA1868"/>
    <w:rsid w:val="00BA5F99"/>
    <w:rsid w:val="00BB05CE"/>
    <w:rsid w:val="00BB08F9"/>
    <w:rsid w:val="00BB142D"/>
    <w:rsid w:val="00BB31D6"/>
    <w:rsid w:val="00BB4101"/>
    <w:rsid w:val="00BB444F"/>
    <w:rsid w:val="00BB5B60"/>
    <w:rsid w:val="00BC1AAD"/>
    <w:rsid w:val="00BC1BE2"/>
    <w:rsid w:val="00BC1CA8"/>
    <w:rsid w:val="00BD08A8"/>
    <w:rsid w:val="00BD09F8"/>
    <w:rsid w:val="00BD1E49"/>
    <w:rsid w:val="00BD4B0A"/>
    <w:rsid w:val="00BD674C"/>
    <w:rsid w:val="00BD6957"/>
    <w:rsid w:val="00BE5387"/>
    <w:rsid w:val="00BE54DD"/>
    <w:rsid w:val="00BE5FA7"/>
    <w:rsid w:val="00BE7B0E"/>
    <w:rsid w:val="00BF68B3"/>
    <w:rsid w:val="00BF68F2"/>
    <w:rsid w:val="00C00670"/>
    <w:rsid w:val="00C0067D"/>
    <w:rsid w:val="00C156E5"/>
    <w:rsid w:val="00C15C01"/>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A6B"/>
    <w:rsid w:val="00CC5984"/>
    <w:rsid w:val="00CC5CA2"/>
    <w:rsid w:val="00CC6B14"/>
    <w:rsid w:val="00CD1828"/>
    <w:rsid w:val="00CD43A3"/>
    <w:rsid w:val="00CD451C"/>
    <w:rsid w:val="00CD5554"/>
    <w:rsid w:val="00CD6C40"/>
    <w:rsid w:val="00CD7074"/>
    <w:rsid w:val="00CE066C"/>
    <w:rsid w:val="00CE33C2"/>
    <w:rsid w:val="00CE76AF"/>
    <w:rsid w:val="00CF0A07"/>
    <w:rsid w:val="00CF5548"/>
    <w:rsid w:val="00D01AFF"/>
    <w:rsid w:val="00D05281"/>
    <w:rsid w:val="00D06296"/>
    <w:rsid w:val="00D066A1"/>
    <w:rsid w:val="00D06F87"/>
    <w:rsid w:val="00D1064D"/>
    <w:rsid w:val="00D10714"/>
    <w:rsid w:val="00D11B99"/>
    <w:rsid w:val="00D11F2C"/>
    <w:rsid w:val="00D27EC6"/>
    <w:rsid w:val="00D27F8D"/>
    <w:rsid w:val="00D41C0E"/>
    <w:rsid w:val="00D45149"/>
    <w:rsid w:val="00D4783E"/>
    <w:rsid w:val="00D47CBD"/>
    <w:rsid w:val="00D5327E"/>
    <w:rsid w:val="00D5352C"/>
    <w:rsid w:val="00D539BA"/>
    <w:rsid w:val="00D6118D"/>
    <w:rsid w:val="00D612DE"/>
    <w:rsid w:val="00D64B86"/>
    <w:rsid w:val="00D65155"/>
    <w:rsid w:val="00D659F1"/>
    <w:rsid w:val="00D67EF9"/>
    <w:rsid w:val="00D7225C"/>
    <w:rsid w:val="00D73EEF"/>
    <w:rsid w:val="00D8157B"/>
    <w:rsid w:val="00D8655B"/>
    <w:rsid w:val="00D868BB"/>
    <w:rsid w:val="00D86C17"/>
    <w:rsid w:val="00D9513D"/>
    <w:rsid w:val="00DA03CD"/>
    <w:rsid w:val="00DA2C7C"/>
    <w:rsid w:val="00DA3EB5"/>
    <w:rsid w:val="00DA40C9"/>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A2B"/>
    <w:rsid w:val="00DF3DB6"/>
    <w:rsid w:val="00DF46F1"/>
    <w:rsid w:val="00DF7CE7"/>
    <w:rsid w:val="00E006EA"/>
    <w:rsid w:val="00E00ED8"/>
    <w:rsid w:val="00E0100A"/>
    <w:rsid w:val="00E031A4"/>
    <w:rsid w:val="00E07F2E"/>
    <w:rsid w:val="00E230D9"/>
    <w:rsid w:val="00E23B26"/>
    <w:rsid w:val="00E24AC9"/>
    <w:rsid w:val="00E25514"/>
    <w:rsid w:val="00E31266"/>
    <w:rsid w:val="00E321EB"/>
    <w:rsid w:val="00E3239A"/>
    <w:rsid w:val="00E41A68"/>
    <w:rsid w:val="00E41F6A"/>
    <w:rsid w:val="00E425BE"/>
    <w:rsid w:val="00E4350D"/>
    <w:rsid w:val="00E43729"/>
    <w:rsid w:val="00E4497A"/>
    <w:rsid w:val="00E449A3"/>
    <w:rsid w:val="00E45DAF"/>
    <w:rsid w:val="00E51352"/>
    <w:rsid w:val="00E52CB4"/>
    <w:rsid w:val="00E53C77"/>
    <w:rsid w:val="00E55B12"/>
    <w:rsid w:val="00E55B30"/>
    <w:rsid w:val="00E56C8C"/>
    <w:rsid w:val="00E60801"/>
    <w:rsid w:val="00E64BAA"/>
    <w:rsid w:val="00E6632A"/>
    <w:rsid w:val="00E67B60"/>
    <w:rsid w:val="00E72A8D"/>
    <w:rsid w:val="00E75375"/>
    <w:rsid w:val="00E81D4E"/>
    <w:rsid w:val="00E86AD5"/>
    <w:rsid w:val="00E91231"/>
    <w:rsid w:val="00E9252E"/>
    <w:rsid w:val="00E9326C"/>
    <w:rsid w:val="00E95301"/>
    <w:rsid w:val="00E976B6"/>
    <w:rsid w:val="00EA01D1"/>
    <w:rsid w:val="00EA4D83"/>
    <w:rsid w:val="00EA6233"/>
    <w:rsid w:val="00EB1862"/>
    <w:rsid w:val="00EB1AD6"/>
    <w:rsid w:val="00EB429A"/>
    <w:rsid w:val="00EB4CE8"/>
    <w:rsid w:val="00EB5D44"/>
    <w:rsid w:val="00EB63F1"/>
    <w:rsid w:val="00EB679D"/>
    <w:rsid w:val="00ED744A"/>
    <w:rsid w:val="00ED7CE6"/>
    <w:rsid w:val="00EE0680"/>
    <w:rsid w:val="00EE1A38"/>
    <w:rsid w:val="00EE202F"/>
    <w:rsid w:val="00EE2F1C"/>
    <w:rsid w:val="00EE3832"/>
    <w:rsid w:val="00EF062C"/>
    <w:rsid w:val="00EF134B"/>
    <w:rsid w:val="00EF5285"/>
    <w:rsid w:val="00F05239"/>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532F"/>
    <w:rsid w:val="00F505E7"/>
    <w:rsid w:val="00F527F5"/>
    <w:rsid w:val="00F52A42"/>
    <w:rsid w:val="00F578BF"/>
    <w:rsid w:val="00F63650"/>
    <w:rsid w:val="00F641A4"/>
    <w:rsid w:val="00F64476"/>
    <w:rsid w:val="00F64E36"/>
    <w:rsid w:val="00F66628"/>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A0DD9"/>
    <w:rsid w:val="00FA1A53"/>
    <w:rsid w:val="00FA22CB"/>
    <w:rsid w:val="00FA27FC"/>
    <w:rsid w:val="00FA34CD"/>
    <w:rsid w:val="00FA64CF"/>
    <w:rsid w:val="00FA7332"/>
    <w:rsid w:val="00FB06B6"/>
    <w:rsid w:val="00FB46CE"/>
    <w:rsid w:val="00FB74F8"/>
    <w:rsid w:val="00FC1139"/>
    <w:rsid w:val="00FC2900"/>
    <w:rsid w:val="00FC6B59"/>
    <w:rsid w:val="00FD2415"/>
    <w:rsid w:val="00FD3E45"/>
    <w:rsid w:val="00FD4024"/>
    <w:rsid w:val="00FD4B2F"/>
    <w:rsid w:val="00FD55D1"/>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B060F6"/>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7</TotalTime>
  <Pages>12</Pages>
  <Words>23085</Words>
  <Characters>131588</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5436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19</cp:revision>
  <cp:lastPrinted>2014-02-07T20:32:00Z</cp:lastPrinted>
  <dcterms:created xsi:type="dcterms:W3CDTF">2022-03-29T03:14:00Z</dcterms:created>
  <dcterms:modified xsi:type="dcterms:W3CDTF">2022-04-13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mMe6AIE"/&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